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66BF90" w14:textId="6F04E057" w:rsidR="00BE7DD5" w:rsidRPr="000F45BA" w:rsidRDefault="006D369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605EA6" w:rsidRPr="000F45BA">
        <w:rPr>
          <w:rFonts w:ascii="Times New Roman" w:hAnsi="Times New Roman" w:cs="Times New Roman"/>
          <w:b/>
          <w:bCs/>
          <w:sz w:val="24"/>
          <w:szCs w:val="24"/>
        </w:rPr>
        <w:t xml:space="preserve">Table 1 </w:t>
      </w:r>
      <w:r w:rsidR="00605EA6" w:rsidRPr="000F45BA">
        <w:rPr>
          <w:rFonts w:ascii="Times New Roman" w:hAnsi="Times New Roman" w:cs="Times New Roman"/>
          <w:sz w:val="24"/>
          <w:szCs w:val="24"/>
        </w:rPr>
        <w:t xml:space="preserve">Binding energies (ΔG) in Kcal/mol of the interactions of the 200 alkaloids with the GPP34 domain of GOLPH3 and their reported anticancer properties </w:t>
      </w:r>
      <w:r w:rsidR="00605EA6" w:rsidRPr="000F45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kYWw8L0F1dGhvcj48WWVhcj4yMDE5PC9ZZWFyPjxS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</w:fldData>
        </w:fldChar>
      </w:r>
      <w:r w:rsidR="00605EA6" w:rsidRPr="000F45B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5EA6" w:rsidRPr="000F45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kYWw8L0F1dGhvcj48WWVhcj4yMDE5PC9ZZWFyPjxS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</w:fldData>
        </w:fldChar>
      </w:r>
      <w:r w:rsidR="00605EA6" w:rsidRPr="000F45B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5EA6" w:rsidRPr="000F45BA">
        <w:rPr>
          <w:rFonts w:ascii="Times New Roman" w:hAnsi="Times New Roman" w:cs="Times New Roman"/>
          <w:sz w:val="24"/>
          <w:szCs w:val="24"/>
        </w:rPr>
      </w:r>
      <w:r w:rsidR="00605EA6" w:rsidRPr="000F45BA">
        <w:rPr>
          <w:rFonts w:ascii="Times New Roman" w:hAnsi="Times New Roman" w:cs="Times New Roman"/>
          <w:sz w:val="24"/>
          <w:szCs w:val="24"/>
        </w:rPr>
        <w:fldChar w:fldCharType="end"/>
      </w:r>
      <w:r w:rsidR="00605EA6" w:rsidRPr="000F45BA">
        <w:rPr>
          <w:rFonts w:ascii="Times New Roman" w:hAnsi="Times New Roman" w:cs="Times New Roman"/>
          <w:sz w:val="24"/>
          <w:szCs w:val="24"/>
        </w:rPr>
      </w:r>
      <w:r w:rsidR="00605EA6" w:rsidRPr="000F45BA">
        <w:rPr>
          <w:rFonts w:ascii="Times New Roman" w:hAnsi="Times New Roman" w:cs="Times New Roman"/>
          <w:sz w:val="24"/>
          <w:szCs w:val="24"/>
        </w:rPr>
        <w:fldChar w:fldCharType="separate"/>
      </w:r>
      <w:r w:rsidR="00605EA6" w:rsidRPr="000F45BA">
        <w:rPr>
          <w:rFonts w:ascii="Times New Roman" w:hAnsi="Times New Roman" w:cs="Times New Roman"/>
          <w:sz w:val="24"/>
          <w:szCs w:val="24"/>
        </w:rPr>
        <w:t>[1-3]</w:t>
      </w:r>
      <w:r w:rsidR="00605EA6" w:rsidRPr="000F45BA">
        <w:rPr>
          <w:rFonts w:ascii="Times New Roman" w:hAnsi="Times New Roman" w:cs="Times New Roman"/>
          <w:sz w:val="24"/>
          <w:szCs w:val="24"/>
        </w:rPr>
        <w:fldChar w:fldCharType="end"/>
      </w:r>
      <w:r w:rsidR="00605EA6" w:rsidRPr="000F45BA">
        <w:rPr>
          <w:rFonts w:ascii="Times New Roman" w:hAnsi="Times New Roman" w:cs="Times New Roman"/>
          <w:sz w:val="24"/>
          <w:szCs w:val="24"/>
        </w:rPr>
        <w:t>.</w:t>
      </w:r>
    </w:p>
    <w:p w14:paraId="01CFFDF6" w14:textId="77777777" w:rsidR="00BE7DD5" w:rsidRPr="000F45BA" w:rsidRDefault="00BE7DD5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109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35"/>
        <w:gridCol w:w="1170"/>
        <w:gridCol w:w="1620"/>
        <w:gridCol w:w="5850"/>
      </w:tblGrid>
      <w:tr w:rsidR="00BE7DD5" w:rsidRPr="000F45BA" w14:paraId="1BCD57F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34E899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Ligands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700C9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ID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451A38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inding Affinity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AFA9FB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nticancer properties</w:t>
            </w:r>
          </w:p>
        </w:tc>
      </w:tr>
      <w:tr w:rsidR="00BE7DD5" w:rsidRPr="000F45BA" w14:paraId="282A2E6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FB4729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-hydroxymanzamine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89C550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9312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077EA4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362963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 vitro cytotoxicity against L-1210 and KJ3 cells </w:t>
            </w:r>
          </w:p>
        </w:tc>
      </w:tr>
      <w:tr w:rsidR="00BE7DD5" w:rsidRPr="000F45BA" w14:paraId="6D1A88F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541E3B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oam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BCA420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2784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9537F9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352087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and L-1210 cells</w:t>
            </w:r>
          </w:p>
        </w:tc>
      </w:tr>
      <w:tr w:rsidR="00BE7DD5" w:rsidRPr="000F45BA" w14:paraId="5E542B3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E04D16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sleuconoth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9E34C3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88177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FF0B3D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030770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static activity; due to the induction of autophagy by preventing the degradation of autophagosomes in A549 and MCF-7 cells.</w:t>
            </w:r>
          </w:p>
        </w:tc>
      </w:tr>
      <w:tr w:rsidR="00BE7DD5" w:rsidRPr="000F45BA" w14:paraId="31F543C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E0B336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rhab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W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EC0BF4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6641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376E91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3D949E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ity against P-388 cells</w:t>
            </w:r>
          </w:p>
        </w:tc>
      </w:tr>
      <w:tr w:rsidR="00BE7DD5" w:rsidRPr="000F45BA" w14:paraId="2F542FE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936758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dang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9485B8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42133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7ECBB9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FE640E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ss potent cytotoxic activity against MDA-MB-435, HL-60, SF-234 and HCT-8 cell lines</w:t>
            </w:r>
          </w:p>
        </w:tc>
      </w:tr>
      <w:tr w:rsidR="00BE7DD5" w:rsidRPr="000F45BA" w14:paraId="5163961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BBEE99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dang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615226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8027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3D662C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298222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vo cytotoxic activity against murine leukemia P388 and human lung A549, brain U373, and breast MCF-7 cancer cell lines</w:t>
            </w:r>
          </w:p>
        </w:tc>
      </w:tr>
      <w:tr w:rsidR="00BE7DD5" w:rsidRPr="000F45BA" w14:paraId="403DB9F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4822C3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miquinazo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0E688A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3397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716414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BD2C78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FT210, A549, BEL-7402, HL60, and P388 cells</w:t>
            </w:r>
          </w:p>
        </w:tc>
      </w:tr>
      <w:tr w:rsidR="00BE7DD5" w:rsidRPr="000F45BA" w14:paraId="6659D6C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B13575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emnad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009DFE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315643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5DF3EB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076BDB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human oral epidermoid carcinoma (KB) cells and murine lymphoma L-1210 cells</w:t>
            </w:r>
          </w:p>
        </w:tc>
      </w:tr>
      <w:tr w:rsidR="00BE7DD5" w:rsidRPr="000F45BA" w14:paraId="7BB6FC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F913EF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229C1F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0992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70386C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D55B2B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0E64AC8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6125BD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ragmaci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959A95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0003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FC303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77CEB8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s the growth of P388 and A549 tumor cell lines</w:t>
            </w:r>
          </w:p>
        </w:tc>
      </w:tr>
      <w:tr w:rsidR="00BE7DD5" w:rsidRPr="000F45BA" w14:paraId="6FAFA1D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73B951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3D2F88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0992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F95523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E7F2B5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6B72253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FE1B11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yriaflav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052B6E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2772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03FEB6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F36915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ies against the K562 cell line</w:t>
            </w:r>
          </w:p>
        </w:tc>
      </w:tr>
      <w:tr w:rsidR="00BE7DD5" w:rsidRPr="000F45BA" w14:paraId="67A7B7A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50AD02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AE036E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76806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6A7AB8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96CA2A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67C31D9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83C7DB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oam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3AFDAB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2792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C66039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0A43CF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and L-1210 cells</w:t>
            </w:r>
          </w:p>
        </w:tc>
      </w:tr>
      <w:tr w:rsidR="00BE7DD5" w:rsidRPr="000F45BA" w14:paraId="2DB6AB2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353895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6C9AE9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0979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3CCA9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13447E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46CC82E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3D1C3C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uteoalbu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150686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49728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4C14F3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707F19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SF-268, MCF-7, NCI-H460, and Hep G-2 cell lines</w:t>
            </w:r>
          </w:p>
        </w:tc>
      </w:tr>
      <w:tr w:rsidR="00BE7DD5" w:rsidRPr="000F45BA" w14:paraId="1B97770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EC5B4B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ermil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1B305E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0843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BF57F6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2647A6" w14:textId="77777777" w:rsidR="00BE7DD5" w:rsidRPr="000F45BA" w:rsidRDefault="00BE7DD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E7DD5" w:rsidRPr="000F45BA" w14:paraId="677641D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CBF466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phimed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0FDA47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8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D9BD73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E9BBB8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  <w:tr w:rsidR="00BE7DD5" w:rsidRPr="000F45BA" w14:paraId="45AF579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EC8FBF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oam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F7746A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2804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DDDCA7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0ADC6C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and L-1210 cells</w:t>
            </w:r>
          </w:p>
        </w:tc>
      </w:tr>
      <w:tr w:rsidR="00BE7DD5" w:rsidRPr="000F45BA" w14:paraId="06C8F37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2C04ED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liclonacycl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69E5CA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1515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4559A4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30CA2A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MDA-MB-435, HL-60, SF-234 and HCT-8 cell lines</w:t>
            </w:r>
          </w:p>
        </w:tc>
      </w:tr>
      <w:tr w:rsidR="00BE7DD5" w:rsidRPr="000F45BA" w14:paraId="441AB84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6307C9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miquinazo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D2953D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4781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5828A3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BFE414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FT210, A549, BEL-7402, HL60, and P388 cells</w:t>
            </w:r>
          </w:p>
        </w:tc>
      </w:tr>
      <w:tr w:rsidR="00BE7DD5" w:rsidRPr="000F45BA" w14:paraId="39A16CF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01B545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gacarbol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37EF5A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4198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8A1F68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87B9F7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catalytic activity of topoisomerase II</w:t>
            </w:r>
          </w:p>
        </w:tc>
      </w:tr>
      <w:tr w:rsidR="00BE7DD5" w:rsidRPr="000F45BA" w14:paraId="2F08655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0DE771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18B264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61080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249A20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DDAD41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78C35A6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025387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glob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EF3EF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099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F4AB71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05FDD8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A-549 tumor cell line</w:t>
            </w:r>
          </w:p>
        </w:tc>
      </w:tr>
      <w:tr w:rsidR="00BE7DD5" w:rsidRPr="000F45BA" w14:paraId="118A2AE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96F84F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iroindimi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64C1F3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16630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57539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E2E4E9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y against HepG2, B16, and H460 cell lines</w:t>
            </w:r>
          </w:p>
        </w:tc>
      </w:tr>
      <w:tr w:rsidR="00BE7DD5" w:rsidRPr="000F45BA" w14:paraId="4969F70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C9CF2A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miquinazo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C14D6F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8977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688934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087162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FT210, A549, BEL-7402, HL60, and P388 cell lines</w:t>
            </w:r>
          </w:p>
        </w:tc>
      </w:tr>
      <w:tr w:rsidR="00BE7DD5" w:rsidRPr="000F45BA" w14:paraId="3138EE6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13713C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pu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8FF58C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4847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6FE3BD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24B639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ibit cell proliferation in MCF-7 (breast), 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Cap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prostate), Caco-2 (colon), and HCT-15 (colon) cells; accumulate lymphoma U937 cells at sub-G1 phase and induce condensation of chromatin and fragmentation of the nucleus</w:t>
            </w:r>
          </w:p>
        </w:tc>
      </w:tr>
      <w:tr w:rsidR="00BE7DD5" w:rsidRPr="000F45BA" w14:paraId="62113D0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01DB42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ppian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E9485B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734720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2D9D58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9E284E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GC-803, Bel-7404, A549, NCI–H460, HepG2; induction of cytotoxicity</w:t>
            </w:r>
          </w:p>
        </w:tc>
      </w:tr>
      <w:tr w:rsidR="00BE7DD5" w:rsidRPr="000F45BA" w14:paraId="793819F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A5E13D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ti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K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62C466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3690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B9667D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1B5FD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ss potent cytostatic antiproliferative activity against human umbilical vein endothelial cells (HUVEC)</w:t>
            </w:r>
          </w:p>
        </w:tc>
      </w:tr>
      <w:tr w:rsidR="00BE7DD5" w:rsidRPr="000F45BA" w14:paraId="2CAB69A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849CDC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uteoalbu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269626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49728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FEFF78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3F8038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SF-268, MCF-7, NCI-H460, and Hep G-2 cell lines</w:t>
            </w:r>
          </w:p>
        </w:tc>
      </w:tr>
      <w:tr w:rsidR="00BE7DD5" w:rsidRPr="000F45BA" w14:paraId="53311FB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7019DF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miquinazo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416B6B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4780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66C997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F4773C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FT210, A549, BEL-7402, HL60, and P388 cells</w:t>
            </w:r>
          </w:p>
        </w:tc>
      </w:tr>
      <w:tr w:rsidR="00BE7DD5" w:rsidRPr="000F45BA" w14:paraId="5133A09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E9B60F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kay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9E3AC4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7371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E54599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4FDA1C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the human colon tumor cell line (HCT-116); inhibiting topoisomerase II enzyme by damaging the DNA</w:t>
            </w:r>
          </w:p>
        </w:tc>
      </w:tr>
      <w:tr w:rsidR="00BE7DD5" w:rsidRPr="000F45BA" w14:paraId="2826D1F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4A57AA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liclonadi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B5F4DC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1697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37C7D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0F9BF2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s cell proliferation in human cancer cell lines; inducing condensation of chromatin and fragmentation of nucleus in accumulated lymphoma U937 cells at sub-G1</w:t>
            </w:r>
          </w:p>
        </w:tc>
      </w:tr>
      <w:tr w:rsidR="00BE7DD5" w:rsidRPr="000F45BA" w14:paraId="455CCA6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451132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rhab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558514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84697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833CF5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6A50FD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; Induction of cytotoxicity</w:t>
            </w:r>
          </w:p>
        </w:tc>
      </w:tr>
      <w:tr w:rsidR="00BE7DD5" w:rsidRPr="000F45BA" w14:paraId="5E66FC0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3CC8B9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rhab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914A52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510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80FCB7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0FC697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T-29, p-388; potent cytotoxic activity</w:t>
            </w:r>
          </w:p>
        </w:tc>
      </w:tr>
      <w:tr w:rsidR="00BE7DD5" w:rsidRPr="000F45BA" w14:paraId="3970CEC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FDEA34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ti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J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B2AD0B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3754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4966C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9BB171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static antiproliferative activity against human umbilical vein endothelial cells (HUVEC); inhibits migration and tubular formation of HUVEC induced by VEGF</w:t>
            </w:r>
          </w:p>
        </w:tc>
      </w:tr>
      <w:tr w:rsidR="00BE7DD5" w:rsidRPr="000F45BA" w14:paraId="16B5AC7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7BA705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Topsen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67428E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352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151C5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9254AD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proliferative activity against human bronchopulmonary cancer cells (NSCLC-N6)</w:t>
            </w:r>
          </w:p>
        </w:tc>
      </w:tr>
      <w:tr w:rsidR="00BE7DD5" w:rsidRPr="000F45BA" w14:paraId="16641A7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2A73E0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ki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504889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59230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9F8B2B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4EDEB2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6 cells bioactivity</w:t>
            </w:r>
          </w:p>
        </w:tc>
      </w:tr>
      <w:tr w:rsidR="00BE7DD5" w:rsidRPr="000F45BA" w14:paraId="6837055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958A13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oam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82CE41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16393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D361F0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051ABC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and L-1210 cells</w:t>
            </w:r>
          </w:p>
        </w:tc>
      </w:tr>
      <w:tr w:rsidR="00BE7DD5" w:rsidRPr="000F45BA" w14:paraId="66BA028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1D3FE7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riode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CD5253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14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801ABF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32ED54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549, CAOV-3; antiproliferative effect, increases apoptosis, induction of G2/M arrest</w:t>
            </w:r>
          </w:p>
        </w:tc>
      </w:tr>
      <w:tr w:rsidR="00BE7DD5" w:rsidRPr="000F45BA" w14:paraId="090AFBC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900C6C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uanoni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DD559F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098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CE924A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72F34D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uman lung cancer line and a mouse leukemia line</w:t>
            </w:r>
          </w:p>
        </w:tc>
      </w:tr>
      <w:tr w:rsidR="00BE7DD5" w:rsidRPr="000F45BA" w14:paraId="74C3C0B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56A4C8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topsen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A05955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638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33F892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77D160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p388 cell line</w:t>
            </w:r>
          </w:p>
        </w:tc>
      </w:tr>
      <w:tr w:rsidR="00BE7DD5" w:rsidRPr="000F45BA" w14:paraId="74384FC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4C638E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rahydroplaki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382B85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119456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8E685B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EA4D2D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C6 cells</w:t>
            </w:r>
          </w:p>
        </w:tc>
      </w:tr>
      <w:tr w:rsidR="00BE7DD5" w:rsidRPr="000F45BA" w14:paraId="5C1ABA2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F59537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ucosole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0E3014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47102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FB4B17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20A318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-38; Induction of cytotoxicity</w:t>
            </w:r>
          </w:p>
        </w:tc>
      </w:tr>
      <w:tr w:rsidR="00BE7DD5" w:rsidRPr="000F45BA" w14:paraId="5A8AB51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864F15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ragmaci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38A9E4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6031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7E6A1D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5DBC11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388; inhibits the in vitro growth of the cell line</w:t>
            </w:r>
          </w:p>
        </w:tc>
      </w:tr>
      <w:tr w:rsidR="00BE7DD5" w:rsidRPr="000F45BA" w14:paraId="635CC53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6512BB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clea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307ADF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13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8AA322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451DB7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car-8 and A2780 (Ovarian cancer); increases apoptosis, activation of caspases 3/7, cleavage of poly (ADP-ribose) polymerase to form poly (ADP-ribose) polymerase-1</w:t>
            </w:r>
          </w:p>
        </w:tc>
      </w:tr>
      <w:tr w:rsidR="00BE7DD5" w:rsidRPr="000F45BA" w14:paraId="6A2C139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9067AC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kin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8A2615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1324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87E2AE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B403B3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L-1210 murine leukemia cell lines</w:t>
            </w:r>
          </w:p>
        </w:tc>
      </w:tr>
      <w:tr w:rsidR="00BE7DD5" w:rsidRPr="000F45BA" w14:paraId="6095DEA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7F7FEF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ucosole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FFC25C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0487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7427FB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D2B48D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-38; Induction of cytotoxicity</w:t>
            </w:r>
          </w:p>
        </w:tc>
      </w:tr>
      <w:tr w:rsidR="00BE7DD5" w:rsidRPr="000F45BA" w14:paraId="6735680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08CA81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psent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F19E70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45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FC1D66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A4C2BB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proliferative activity against human bronchopulmonary cancer cells (NSCLC-N6)</w:t>
            </w:r>
          </w:p>
        </w:tc>
      </w:tr>
      <w:tr w:rsidR="00BE7DD5" w:rsidRPr="000F45BA" w14:paraId="52807E5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6E524B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kin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FBD8B1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5894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58CF32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B59E3A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toward L-1210 murine leukemia cell lines</w:t>
            </w:r>
          </w:p>
        </w:tc>
      </w:tr>
      <w:tr w:rsidR="00BE7DD5" w:rsidRPr="000F45BA" w14:paraId="19C0BD1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67C0B0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ti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FBEE3B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3690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9324F0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A0E82E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ss potent cytostatic antiproliferative activity against human umbilical vein endothelial cells (HUVEC)</w:t>
            </w:r>
          </w:p>
        </w:tc>
      </w:tr>
      <w:tr w:rsidR="00BE7DD5" w:rsidRPr="000F45BA" w14:paraId="0CBA233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2223DC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oxytopsent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6A88D6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352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B4666C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6E2253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proliferative activity against human bronchopulmonary cancer cells (NSCLC-N6)</w:t>
            </w:r>
          </w:p>
        </w:tc>
      </w:tr>
      <w:tr w:rsidR="00BE7DD5" w:rsidRPr="000F45BA" w14:paraId="7598725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BE5E15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uc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D02200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202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59324B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8F5B7C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C-9 (lung cancer); Antiproliferative effect, cell-cycle arrest at G0/G1, decreases cyclin D1, E</w:t>
            </w:r>
          </w:p>
        </w:tc>
      </w:tr>
      <w:tr w:rsidR="00BE7DD5" w:rsidRPr="000F45BA" w14:paraId="18FE97D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468132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anthomuurola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7B4AAF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56754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90EDAA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9E7499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neoplastic and apoptosis agonist</w:t>
            </w:r>
          </w:p>
        </w:tc>
      </w:tr>
      <w:tr w:rsidR="00BE7DD5" w:rsidRPr="000F45BA" w14:paraId="36D4723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A14149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topsen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F666D2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638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777111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DD8878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388; in vitro cytotoxic activity</w:t>
            </w:r>
          </w:p>
        </w:tc>
      </w:tr>
      <w:tr w:rsidR="00BE7DD5" w:rsidRPr="000F45BA" w14:paraId="43C4AB6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F2F04A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iroindimi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9D2052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16629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91CB9D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E12D6B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ies against CCRF-CEM, B16, and H460 cell lines</w:t>
            </w:r>
          </w:p>
        </w:tc>
      </w:tr>
      <w:tr w:rsidR="00BE7DD5" w:rsidRPr="000F45BA" w14:paraId="67CD685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AF0AF1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rnandez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E78E37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34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EBA057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16FC45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549, HepG2, Hep3B, H1299; Induction of autophagy, activation of AMPK and Atg7</w:t>
            </w:r>
          </w:p>
        </w:tc>
      </w:tr>
      <w:tr w:rsidR="00BE7DD5" w:rsidRPr="000F45BA" w14:paraId="429C242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E27FCB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kaluv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F16B3A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0762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4F7BA5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EB50C0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the human colon tumor cell line HCT-116; inhibits catalytic activity of topoisomerase II</w:t>
            </w:r>
          </w:p>
        </w:tc>
      </w:tr>
      <w:tr w:rsidR="00BE7DD5" w:rsidRPr="000F45BA" w14:paraId="0492AA9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B23559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orunnamy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5984E6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04347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F040A9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917793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ity against various cancer cell lines</w:t>
            </w:r>
          </w:p>
        </w:tc>
      </w:tr>
      <w:tr w:rsidR="00BE7DD5" w:rsidRPr="000F45BA" w14:paraId="7BFA746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9A8559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enoscler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9E8C57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1503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1ED56B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925033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MDA-MB-435, HL-60, and HCT-8 cell lines</w:t>
            </w:r>
          </w:p>
        </w:tc>
      </w:tr>
      <w:tr w:rsidR="00BE7DD5" w:rsidRPr="000F45BA" w14:paraId="191C6A1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24FAE0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oxytubulos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5D498C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500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7F5569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A07D25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ibits enzyme activity of the leukemic leucocyte in both CML and ALL, </w:t>
            </w: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</w:t>
            </w:r>
            <w:proofErr w:type="gramEnd"/>
          </w:p>
        </w:tc>
      </w:tr>
      <w:tr w:rsidR="00BE7DD5" w:rsidRPr="000F45BA" w14:paraId="73643A3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21F713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lido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B480C6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781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6116E5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5C3CB8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G2; Induction of G2/M arrest</w:t>
            </w:r>
          </w:p>
        </w:tc>
      </w:tr>
      <w:tr w:rsidR="00BE7DD5" w:rsidRPr="000F45BA" w14:paraId="41933F0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71AE63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-methoxyspirotryprostatin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DFDA9E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90016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76C2DC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C24245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A-549, HL-60 cell lines</w:t>
            </w:r>
          </w:p>
        </w:tc>
      </w:tr>
      <w:tr w:rsidR="00BE7DD5" w:rsidRPr="000F45BA" w14:paraId="445C07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8E4C6B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Bromoleptoclinidino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BA8C4B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807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48F264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2BB3E9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L 1210 murine leukemia, P388</w:t>
            </w:r>
          </w:p>
        </w:tc>
      </w:tr>
      <w:tr w:rsidR="00BE7DD5" w:rsidRPr="000F45BA" w14:paraId="30C0A07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9A92BB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iroindimi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9FE3DA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16629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98F2DE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4E06CF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epG2 and H460 cell lines</w:t>
            </w:r>
          </w:p>
        </w:tc>
      </w:tr>
      <w:tr w:rsidR="00BE7DD5" w:rsidRPr="000F45BA" w14:paraId="3C9D805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8D998B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rtioerec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EC3FB3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8913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F8883C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334689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y against HeLa cells.</w:t>
            </w:r>
          </w:p>
        </w:tc>
      </w:tr>
      <w:tr w:rsidR="00BE7DD5" w:rsidRPr="000F45BA" w14:paraId="4EA3FEB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1522E0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rcit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8BD806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077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8F343B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77A6C9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solid human lung cancer line and a mouse leukemia line</w:t>
            </w:r>
          </w:p>
        </w:tc>
      </w:tr>
      <w:tr w:rsidR="00BE7DD5" w:rsidRPr="000F45BA" w14:paraId="3457105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470B9D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fe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395EF0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965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A00BB4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91DB93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520, H661, H441, A549; induces apoptosis, activation of MAPKs, loss of mitochondrial membrane</w:t>
            </w:r>
          </w:p>
        </w:tc>
      </w:tr>
      <w:tr w:rsidR="00BE7DD5" w:rsidRPr="000F45BA" w14:paraId="3CF761E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B1B2E5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topsen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CCD19F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926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36AF81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9BB995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p388 cell lines</w:t>
            </w:r>
          </w:p>
        </w:tc>
      </w:tr>
      <w:tr w:rsidR="00BE7DD5" w:rsidRPr="000F45BA" w14:paraId="48760FE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9746C1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-oxotryprostatin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2642BB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90016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7ECDDB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502D36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A-549 cell line</w:t>
            </w:r>
          </w:p>
        </w:tc>
      </w:tr>
      <w:tr w:rsidR="00BE7DD5" w:rsidRPr="000F45BA" w14:paraId="16702F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44D152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riol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C31DCF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1755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FF6375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3B4B42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 activity against P-388 cell lines</w:t>
            </w:r>
          </w:p>
        </w:tc>
      </w:tr>
      <w:tr w:rsidR="00BE7DD5" w:rsidRPr="000F45BA" w14:paraId="44DC3A7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8EBAFA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orumyc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4BE6C9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497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8599FC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1542A0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H 3T3 (Mouse embryo fibroblasts), A-549, HT-29, P-388 and MEL-28; induction of cytotoxicity</w:t>
            </w:r>
          </w:p>
        </w:tc>
      </w:tr>
      <w:tr w:rsidR="00BE7DD5" w:rsidRPr="000F45BA" w14:paraId="701683C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FBC83E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-Acetonyldihydroavic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E1C50F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121261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F5AE1B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C92A02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69A19E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ACA6F6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hydroplaki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K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32114B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605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72591B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75316E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ity against the human colon tumor cell line (HCT-116)</w:t>
            </w:r>
          </w:p>
        </w:tc>
      </w:tr>
      <w:tr w:rsidR="00BE7DD5" w:rsidRPr="000F45BA" w14:paraId="4E66F89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85B37E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Plaki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K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E7D57A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34094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998E33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95148E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human colon tumor cell line (HCT-116)</w:t>
            </w:r>
          </w:p>
        </w:tc>
      </w:tr>
      <w:tr w:rsidR="00BE7DD5" w:rsidRPr="000F45BA" w14:paraId="114E4AA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F5CCDC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kin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64EC88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4960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76F7AD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AC98DB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C6 cells and RAW-264 cell lines</w:t>
            </w:r>
          </w:p>
        </w:tc>
      </w:tr>
      <w:tr w:rsidR="00BE7DD5" w:rsidRPr="000F45BA" w14:paraId="137250B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392796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iano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547451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76500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A3389A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634D23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 activity against murine lymphomas L-1210 and L-5178Y cells and human epidermoid carcinoma KB cell</w:t>
            </w:r>
          </w:p>
        </w:tc>
      </w:tr>
      <w:tr w:rsidR="00BE7DD5" w:rsidRPr="000F45BA" w14:paraId="095EEE2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38E6AA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ha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99F103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68930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63CFB1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C7AAD7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L-60; apoptosis, loss of mitochondrial membrane potential, activation of caspase-9/caspase-3</w:t>
            </w:r>
          </w:p>
        </w:tc>
      </w:tr>
      <w:tr w:rsidR="00BE7DD5" w:rsidRPr="000F45BA" w14:paraId="6160D64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9E3225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icall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9A8303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3624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44F00C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5DCC43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 (mouse leukemia); Induction of cytotoxicity and topoisomerase inhibition</w:t>
            </w:r>
          </w:p>
        </w:tc>
      </w:tr>
      <w:tr w:rsidR="00BE7DD5" w:rsidRPr="000F45BA" w14:paraId="381F598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B0999F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scaplys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A6484B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29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D43BD6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AC6650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L-60; increases apoptosis, activates the PARP-1 cleavage, caspase, induction of autophagy</w:t>
            </w:r>
          </w:p>
        </w:tc>
      </w:tr>
      <w:tr w:rsidR="00BE7DD5" w:rsidRPr="000F45BA" w14:paraId="52781D3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5BA2D3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sitsikamm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2647D8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0361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4307DE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35A18D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uman colon tumor (HCT-116) cell line</w:t>
            </w:r>
          </w:p>
        </w:tc>
      </w:tr>
      <w:tr w:rsidR="00BE7DD5" w:rsidRPr="000F45BA" w14:paraId="16DADEF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504AAE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rahydrosec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F1D526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952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2EF4E9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1A7364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 and P-</w:t>
            </w: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8;  Induction</w:t>
            </w:r>
            <w:proofErr w:type="gram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cytotoxicity</w:t>
            </w:r>
          </w:p>
        </w:tc>
      </w:tr>
      <w:tr w:rsidR="00BE7DD5" w:rsidRPr="000F45BA" w14:paraId="6511DB1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5A8B65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ptothec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46932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36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2B1166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EB446E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s tumor cell proliferation and induces apoptosis by inhibiting topoisomerase 1</w:t>
            </w:r>
          </w:p>
        </w:tc>
      </w:tr>
      <w:tr w:rsidR="00BE7DD5" w:rsidRPr="000F45BA" w14:paraId="350BA4A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90E2DC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ngchinol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0004A1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48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6276A2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11F9E6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uces apoptosis and autophagy in T24 and 5637 bladder cancer cells</w:t>
            </w:r>
          </w:p>
        </w:tc>
      </w:tr>
      <w:tr w:rsidR="00BE7DD5" w:rsidRPr="000F45BA" w14:paraId="28A56F5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AB8D4C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ymatr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FC8363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485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ED4C29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33A24E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SCLC, A549; inhibits cell proliferation and induces apoptosis</w:t>
            </w:r>
          </w:p>
        </w:tc>
      </w:tr>
      <w:tr w:rsidR="00BE7DD5" w:rsidRPr="000F45BA" w14:paraId="6FF820A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DACCE1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am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96A593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1107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FEE44C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2D0D13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cell line</w:t>
            </w:r>
          </w:p>
        </w:tc>
      </w:tr>
      <w:tr w:rsidR="00BE7DD5" w:rsidRPr="000F45BA" w14:paraId="5510456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D09541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sitsikamm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9EB39B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2453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012E38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FAF59A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A-549 cell line</w:t>
            </w:r>
          </w:p>
        </w:tc>
      </w:tr>
      <w:tr w:rsidR="00BE7DD5" w:rsidRPr="000F45BA" w14:paraId="56473D9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C44189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scap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B6F9F2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519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439C72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79911A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MCF-7 and MDA-MB-231 by inducing apoptosis</w:t>
            </w:r>
          </w:p>
        </w:tc>
      </w:tr>
      <w:tr w:rsidR="00BE7DD5" w:rsidRPr="000F45BA" w14:paraId="2BDEB84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61372E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cutebarba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32AAFC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11078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7A5315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761BEB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A549 by inducing concentration-dependent apoptosis associated with upregulation of the expressions of caspase-3, caspase-9, cytochrome c, and downregulation of Bcl-2</w:t>
            </w:r>
          </w:p>
        </w:tc>
      </w:tr>
      <w:tr w:rsidR="00BE7DD5" w:rsidRPr="000F45BA" w14:paraId="738F711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A50DD1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rahydrocoptis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B3F0FB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7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D4A3D6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21E65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CT116, MCF-7; inhibit AKR1C3</w:t>
            </w:r>
          </w:p>
        </w:tc>
      </w:tr>
      <w:tr w:rsidR="00BE7DD5" w:rsidRPr="000F45BA" w14:paraId="7A9310B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0F2BAD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llius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AF61C7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783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EAF366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2C7159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KB, P-388, P-388/dox, HT-29, and NSCLCN-6 cell lines</w:t>
            </w:r>
          </w:p>
        </w:tc>
      </w:tr>
      <w:tr w:rsidR="00BE7DD5" w:rsidRPr="000F45BA" w14:paraId="6C19D73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6F57A1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orunnamy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25AED4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052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54D739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757530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ity against various cancer cell lines</w:t>
            </w:r>
          </w:p>
        </w:tc>
      </w:tr>
      <w:tr w:rsidR="00BE7DD5" w:rsidRPr="000F45BA" w14:paraId="3F0E8E4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6631DF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',2',3',4'-Tetradehydrotubulos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3809E3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66879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8425A8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497CFE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 activity against human oral epidermoid carcinoma (KB) cells</w:t>
            </w:r>
          </w:p>
        </w:tc>
      </w:tr>
      <w:tr w:rsidR="00BE7DD5" w:rsidRPr="000F45BA" w14:paraId="3D61325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C74313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npang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090465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719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E78F7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378690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HL-60 cell line</w:t>
            </w:r>
          </w:p>
        </w:tc>
      </w:tr>
      <w:tr w:rsidR="00BE7DD5" w:rsidRPr="000F45BA" w14:paraId="02DD52C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4D416E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wa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780899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5850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92A691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B0ED3B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, P-388; Induction of cytotoxicity</w:t>
            </w:r>
          </w:p>
        </w:tc>
      </w:tr>
      <w:tr w:rsidR="00BE7DD5" w:rsidRPr="000F45BA" w14:paraId="021DFEF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FBD456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boxymethyldihydrocheleryth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B1D5C1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94632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062A1B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2E2CEA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cy against A549, Hela, SMMC-7721, and EJ</w:t>
            </w:r>
          </w:p>
        </w:tc>
      </w:tr>
      <w:tr w:rsidR="00BE7DD5" w:rsidRPr="000F45BA" w14:paraId="5293E66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3C9E7D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omahan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yrayafo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)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3CF4AB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514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2714C4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F873F4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HL-60 human leukemia cell line</w:t>
            </w:r>
          </w:p>
        </w:tc>
      </w:tr>
      <w:tr w:rsidR="00BE7DD5" w:rsidRPr="000F45BA" w14:paraId="2BE7E6F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EF9F1A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kaluv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5B95CE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771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32DE8B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345129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 in vitro cytotoxicity against the human colon tumor cell line HCT-116</w:t>
            </w:r>
          </w:p>
        </w:tc>
      </w:tr>
      <w:tr w:rsidR="00BE7DD5" w:rsidRPr="000F45BA" w14:paraId="114DB92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A94EBC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nguinarium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E25D46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15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C53878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B82504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PC-1 &amp; BxPC-3 (adenocarcinoma of the pancreas); Induction of cytotoxicity. A549; induces apoptosis, G1 cell cycle arrest</w:t>
            </w:r>
          </w:p>
        </w:tc>
      </w:tr>
      <w:tr w:rsidR="00BE7DD5" w:rsidRPr="000F45BA" w14:paraId="5A9D433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DC4404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onarid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CE3492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2690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67A10C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3E31B5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(mouse leukemia); Induction of cytotoxicity and topoisomerase inhibition</w:t>
            </w:r>
          </w:p>
        </w:tc>
      </w:tr>
      <w:tr w:rsidR="00BE7DD5" w:rsidRPr="000F45BA" w14:paraId="72B5CFC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E28173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ureal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30FF72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7683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6890F9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32738A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ory activity on Na+, K+-ATPase</w:t>
            </w:r>
          </w:p>
        </w:tc>
      </w:tr>
      <w:tr w:rsidR="00BE7DD5" w:rsidRPr="000F45BA" w14:paraId="10CAB9A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3F13FC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orunnamy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929064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17816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5E24F6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60CB6B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ity against various cancer cell lines</w:t>
            </w:r>
          </w:p>
        </w:tc>
      </w:tr>
      <w:tr w:rsidR="00BE7DD5" w:rsidRPr="000F45BA" w14:paraId="2B1EBB8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C417C2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rhabd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744FCB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1510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CA0182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4CB6CE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; Induction of cytotoxicity</w:t>
            </w:r>
          </w:p>
        </w:tc>
      </w:tr>
      <w:tr w:rsidR="00BE7DD5" w:rsidRPr="000F45BA" w14:paraId="05D1CE5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50C23E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DCAE95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593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C66182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3B870F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77B21B4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CE635D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licyan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6ABC56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1838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6C0F3E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358FB6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A-549, HT-29, MDA-MB-231</w:t>
            </w:r>
          </w:p>
        </w:tc>
      </w:tr>
      <w:tr w:rsidR="00BE7DD5" w:rsidRPr="000F45BA" w14:paraId="6BA616E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6CE343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yzzyano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FB6C4E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58928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1AD9DD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C8D814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y against mouse Ehrlich carcinoma cells</w:t>
            </w:r>
          </w:p>
        </w:tc>
      </w:tr>
      <w:tr w:rsidR="00BE7DD5" w:rsidRPr="000F45BA" w14:paraId="673EED1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DCA658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ivo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8A5C76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60656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ADEBE3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E330B2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-02 (human fetal hepatocyte), Huh-7.5 (liver carcinoma cell); Induction of p38 mitogen-activated protein kinase phosphorylation, induces apoptosis, cleavage of the poly (ADP-ribose) polymerase</w:t>
            </w:r>
          </w:p>
        </w:tc>
      </w:tr>
      <w:tr w:rsidR="00BE7DD5" w:rsidRPr="000F45BA" w14:paraId="5AA3AF4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4199D9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ynea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5BF595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233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8D3FE8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7D9692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La, Hep-2; induces apoptosis</w:t>
            </w:r>
          </w:p>
        </w:tc>
      </w:tr>
      <w:tr w:rsidR="00BE7DD5" w:rsidRPr="000F45BA" w14:paraId="5A94F57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488BDF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oacang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CEB9D6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25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601F32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3DAC3C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La, Hep-2; induces apoptosis</w:t>
            </w:r>
          </w:p>
        </w:tc>
      </w:tr>
      <w:tr w:rsidR="00BE7DD5" w:rsidRPr="000F45BA" w14:paraId="7DCF1B6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F98D59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tazett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5466D5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36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DCEBD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B502CA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proliferation of L5178 mouse lymphoma cells and induce apoptosis in the sub-G1 phase</w:t>
            </w:r>
          </w:p>
        </w:tc>
      </w:tr>
      <w:tr w:rsidR="00BE7DD5" w:rsidRPr="000F45BA" w14:paraId="1347CA7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D5B129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-Methoxycamptothecin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9E3F78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361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9CC2E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DECDF8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epG2, Hep3B, MDA- MB-231, MCF-7, A549, and Ca9-22 cell lines</w:t>
            </w:r>
          </w:p>
        </w:tc>
      </w:tr>
      <w:tr w:rsidR="00BE7DD5" w:rsidRPr="000F45BA" w14:paraId="219EEEC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42FB05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am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48DDE4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84607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194A19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E06B01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HeLa cells</w:t>
            </w:r>
          </w:p>
        </w:tc>
      </w:tr>
      <w:tr w:rsidR="00BE7DD5" w:rsidRPr="000F45BA" w14:paraId="3313ECC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93A131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Cheleryth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3FC37C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0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DF5550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7CC48D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EK-293, SW-839; induces apoptosis associated with inhibition of phosphorylation of ERK, Akt, upregulation of p53 and 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x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s well as downregulation of Bcl-2, caspase-3 and PARP</w:t>
            </w:r>
          </w:p>
        </w:tc>
      </w:tr>
      <w:tr w:rsidR="00BE7DD5" w:rsidRPr="000F45BA" w14:paraId="2AB42BB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E7035E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ocryptolep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1D00EE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052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5D8415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44F211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, HL-60(promyelocytic leukemia), HL-60/MX2; Induction of cytotoxicity, intercalation into DNA, apoptosis, cell-cycle arrest at G2/M</w:t>
            </w:r>
          </w:p>
        </w:tc>
      </w:tr>
      <w:tr w:rsidR="00BE7DD5" w:rsidRPr="000F45BA" w14:paraId="78FDAEC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CFE019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sphaerid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78EFBB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368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35B150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842E2A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5178 MDR (murine leukemia); antiproliferative effect, cell-cycle arrest at sub-G1 phase</w:t>
            </w:r>
          </w:p>
        </w:tc>
      </w:tr>
      <w:tr w:rsidR="00BE7DD5" w:rsidRPr="000F45BA" w14:paraId="42426D2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72601A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cheleryth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81A078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37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9A0D30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9CC00A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p-388</w:t>
            </w:r>
          </w:p>
        </w:tc>
      </w:tr>
      <w:tr w:rsidR="00BE7DD5" w:rsidRPr="000F45BA" w14:paraId="055CD4C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9621A2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39231B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0965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A8A3AB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3FBFE6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KB cell lines</w:t>
            </w:r>
          </w:p>
        </w:tc>
      </w:tr>
      <w:tr w:rsidR="00BE7DD5" w:rsidRPr="000F45BA" w14:paraId="386F5EA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55A76D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ynitid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A8E96B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59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B3988B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93E5C8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64ADE57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39044A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0A695C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592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1CCEEB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DEE292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365C5F6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E48922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rber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11B6AB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5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3D996D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D7D98D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LD-2; reduces tumor formation by inhibiting COX-2 transcriptional activity</w:t>
            </w:r>
          </w:p>
        </w:tc>
      </w:tr>
      <w:tr w:rsidR="00BE7DD5" w:rsidRPr="000F45BA" w14:paraId="3635245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0C56F6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-hydroxyterezine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14E981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90016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F2E22A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7F4D25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-549, HL-60; induction of cytotoxicity</w:t>
            </w:r>
          </w:p>
        </w:tc>
      </w:tr>
      <w:tr w:rsidR="00BE7DD5" w:rsidRPr="000F45BA" w14:paraId="171CD46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FC049A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liptic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ED5F43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06C17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B37CF6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CF-7; antiproliferative activity, inhibit topoisomerase II, DNA intercalation</w:t>
            </w:r>
          </w:p>
        </w:tc>
      </w:tr>
      <w:tr w:rsidR="00BE7DD5" w:rsidRPr="000F45BA" w14:paraId="7A9AD01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80C299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boresc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5A3461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861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3C5A75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0B1A88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 activity against the growth of KB human buccal carcinoma cells</w:t>
            </w:r>
          </w:p>
        </w:tc>
      </w:tr>
      <w:tr w:rsidR="00BE7DD5" w:rsidRPr="000F45BA" w14:paraId="6DA2175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02D805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of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CA11A7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928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B811C0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31DE9E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transcriptional activity of β-catenin/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cf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HCT 116 human colon cancer cells with promotion of TNF-α-induced apoptosis</w:t>
            </w:r>
          </w:p>
        </w:tc>
      </w:tr>
      <w:tr w:rsidR="00BE7DD5" w:rsidRPr="000F45BA" w14:paraId="2C34EA2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E65F35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kaluv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8362EB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7323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1AC27E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482E26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vo antitumor activity against the human ovarian carcinoma ovcar-3</w:t>
            </w:r>
          </w:p>
        </w:tc>
      </w:tr>
      <w:tr w:rsidR="00BE7DD5" w:rsidRPr="000F45BA" w14:paraId="0AA2C0B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506C3D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trillaz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F94C0E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1032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8B8A8D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F3335C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A-549 and MEL-28 cell lines</w:t>
            </w:r>
          </w:p>
        </w:tc>
      </w:tr>
      <w:tr w:rsidR="00BE7DD5" w:rsidRPr="000F45BA" w14:paraId="769179F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0C76FB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E158D6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793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BDEA50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76DB3A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KB and L-1210 cell lines</w:t>
            </w:r>
          </w:p>
        </w:tc>
      </w:tr>
      <w:tr w:rsidR="00BE7DD5" w:rsidRPr="000F45BA" w14:paraId="2CCCA72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600B4F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malol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42B8FC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6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63848B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849A85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hibit antitumor activities by inhibiting the DNA topoisomerases and interfering with DNA synthesis in lung, ovarian, and renal cancer cell lines</w:t>
            </w:r>
          </w:p>
        </w:tc>
      </w:tr>
      <w:tr w:rsidR="00BE7DD5" w:rsidRPr="000F45BA" w14:paraId="012D6D2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234E22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la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1D3BB7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88684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CCB0C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1A5D01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the KB cell lines</w:t>
            </w:r>
          </w:p>
        </w:tc>
      </w:tr>
      <w:tr w:rsidR="00BE7DD5" w:rsidRPr="000F45BA" w14:paraId="73DF374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6C261B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llesiachot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A2C7C4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8452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7A9B02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3D8812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 ,</w:t>
            </w:r>
            <w:proofErr w:type="gram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-388; Induction of cytotoxicity</w:t>
            </w:r>
          </w:p>
        </w:tc>
      </w:tr>
      <w:tr w:rsidR="00BE7DD5" w:rsidRPr="000F45BA" w14:paraId="5D3D169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55808D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yptolep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D57F18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14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1DA991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A2F222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, HL-60(promyelocytic leukemia), HL-60/MX2; Induction of cytotoxicity, intercalation into DNA, apoptosis, cell-cycle arrest at G2/M</w:t>
            </w:r>
          </w:p>
        </w:tc>
      </w:tr>
      <w:tr w:rsidR="00BE7DD5" w:rsidRPr="000F45BA" w14:paraId="37C09C4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B9981F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poeste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B1ACC8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666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E24FF9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C6DB4D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388; Induction of cytotoxicity</w:t>
            </w:r>
          </w:p>
        </w:tc>
      </w:tr>
      <w:tr w:rsidR="00BE7DD5" w:rsidRPr="000F45BA" w14:paraId="000EE07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3379A9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sch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732946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6961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A7435D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743688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Co-</w:t>
            </w: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;  Induction</w:t>
            </w:r>
            <w:proofErr w:type="gram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cytotoxicity</w:t>
            </w:r>
          </w:p>
        </w:tc>
      </w:tr>
      <w:tr w:rsidR="00BE7DD5" w:rsidRPr="000F45BA" w14:paraId="29D1C61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5C4DBC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ohituk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C30A99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42257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E668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F31F00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optosis in A549 cancer cell line by upregulation of p53 and caspase-9 and downregulation of the Bcl-2 protein</w:t>
            </w:r>
          </w:p>
        </w:tc>
      </w:tr>
      <w:tr w:rsidR="00BE7DD5" w:rsidRPr="000F45BA" w14:paraId="37F4E3E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FA809E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licyan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C910F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1838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3FA623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797070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</w:t>
            </w:r>
          </w:p>
        </w:tc>
      </w:tr>
      <w:tr w:rsidR="00BE7DD5" w:rsidRPr="000F45BA" w14:paraId="6B48755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8D8827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510FB4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77867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78383B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B5FF50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A549 HT29 and MDA-MB-231</w:t>
            </w:r>
          </w:p>
        </w:tc>
      </w:tr>
      <w:tr w:rsidR="00BE7DD5" w:rsidRPr="000F45BA" w14:paraId="13BAB6A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5CB973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mali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E7469B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6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307E0A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04149D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hibit antitumor activities by inhibiting the DNA topoisomerases and interfering with DNA synthesis in lung, ovarian, and renal cancer cell lines</w:t>
            </w:r>
          </w:p>
        </w:tc>
      </w:tr>
      <w:tr w:rsidR="00BE7DD5" w:rsidRPr="000F45BA" w14:paraId="3D367AF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CFD7D0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n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3B2726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3198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FDA98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007258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</w:t>
            </w:r>
          </w:p>
        </w:tc>
      </w:tr>
      <w:tr w:rsidR="00BE7DD5" w:rsidRPr="000F45BA" w14:paraId="4118588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E190D6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22526C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112068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64D76D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D4C1B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A549 HT29 and MDA-MB-231cell lines</w:t>
            </w:r>
          </w:p>
        </w:tc>
      </w:tr>
      <w:tr w:rsidR="00BE7DD5" w:rsidRPr="000F45BA" w14:paraId="24167D6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E09251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bromophakellstat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FE0820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50057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2E81F0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DFA3D8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CAR-3, SF-</w:t>
            </w: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5,  A</w:t>
            </w:r>
            <w:proofErr w:type="gram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98, KM20L2, H-460, SK-MEL-5; cell growth inhibitory activity</w:t>
            </w:r>
          </w:p>
        </w:tc>
      </w:tr>
      <w:tr w:rsidR="00BE7DD5" w:rsidRPr="000F45BA" w14:paraId="329B12F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DD55C0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oply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D37D48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6587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E0248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EE6AD8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-1210 (mouse lymphocytic leukemia), KB; Induction of cytotoxicity</w:t>
            </w:r>
          </w:p>
        </w:tc>
      </w:tr>
      <w:tr w:rsidR="00BE7DD5" w:rsidRPr="000F45BA" w14:paraId="703FF2E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23282A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6CB88C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112068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94C008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3BD4D0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A549 HT29 and MDA-MB-231cell lines</w:t>
            </w:r>
          </w:p>
        </w:tc>
      </w:tr>
      <w:tr w:rsidR="00BE7DD5" w:rsidRPr="000F45BA" w14:paraId="1E00462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0569C6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t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5BBDC0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77868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2F5285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218D71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A549, HT29 and MDA-MB-231 cell lines</w:t>
            </w:r>
          </w:p>
        </w:tc>
      </w:tr>
      <w:tr w:rsidR="00BE7DD5" w:rsidRPr="000F45BA" w14:paraId="0D56F4B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B9013D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boresc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157135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27282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48E262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C5AAAC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KB cell line</w:t>
            </w:r>
          </w:p>
        </w:tc>
      </w:tr>
      <w:tr w:rsidR="00BE7DD5" w:rsidRPr="000F45BA" w14:paraId="19CA467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BF677C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95D033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8095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0509E6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FDAD92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hibit antitumor activities by inhibiting the DNA topoisomerases and interfering with DNA synthesis in lung, ovarian, and renal cancer cell lines</w:t>
            </w:r>
          </w:p>
        </w:tc>
      </w:tr>
      <w:tr w:rsidR="00BE7DD5" w:rsidRPr="000F45BA" w14:paraId="160D2BD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FFD7EF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man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AFCDE1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8140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1E0E4B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BB2D11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hibit antitumor activities by inhibiting the DNA topoisomerases and interfering with DNA synthesis in lung, ovarian, and renal cancer cell lines</w:t>
            </w:r>
          </w:p>
        </w:tc>
      </w:tr>
      <w:tr w:rsidR="00BE7DD5" w:rsidRPr="000F45BA" w14:paraId="16BCBAD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256A22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pe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09798F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802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2D4440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442838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T-29; antiproliferative effect, increases apoptosis, cell-cycle arrest at G1, decreases cyclins D1 and D3, activating cyclin-dependent kinases 4 and 6</w:t>
            </w:r>
          </w:p>
        </w:tc>
      </w:tr>
      <w:tr w:rsidR="00BE7DD5" w:rsidRPr="000F45BA" w14:paraId="3DC1528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159B4E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Arctigen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97E157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98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509CF9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46CD201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Co-2; induction of cytotoxicity</w:t>
            </w:r>
          </w:p>
        </w:tc>
      </w:tr>
      <w:tr w:rsidR="00BE7DD5" w:rsidRPr="000F45BA" w14:paraId="037AD9C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C87903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boc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7B41D9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7509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3DF152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03A311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 activity against mouse Ehrlich carcinoma cells</w:t>
            </w:r>
          </w:p>
        </w:tc>
      </w:tr>
      <w:tr w:rsidR="00BE7DD5" w:rsidRPr="000F45BA" w14:paraId="6B1E855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B00D88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riol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A802A0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4422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D85C9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64690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 activity against the HCT-116 cell line</w:t>
            </w:r>
          </w:p>
        </w:tc>
      </w:tr>
      <w:tr w:rsidR="00BE7DD5" w:rsidRPr="000F45BA" w14:paraId="280E92D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CEF2DB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boresc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EBA3CF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6765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9C1CE5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B16783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KB cell line</w:t>
            </w:r>
          </w:p>
        </w:tc>
      </w:tr>
      <w:tr w:rsidR="00BE7DD5" w:rsidRPr="000F45BA" w14:paraId="1C37CDA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2236F0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4668F1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890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D8B7C3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B29C35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uman nasopharyngeal carcinoma KB cell lines</w:t>
            </w:r>
          </w:p>
        </w:tc>
      </w:tr>
      <w:tr w:rsidR="00BE7DD5" w:rsidRPr="000F45BA" w14:paraId="7B9E309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3D857F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moharrington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DB3FE6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503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D3323B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DEEC23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ukemia; TRAIL-induced necroptosis</w:t>
            </w:r>
          </w:p>
        </w:tc>
      </w:tr>
      <w:tr w:rsidR="00BE7DD5" w:rsidRPr="000F45BA" w14:paraId="3956640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EBB051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rtioerec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7BE52E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66596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B7EB61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71C723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eLa cells</w:t>
            </w:r>
          </w:p>
        </w:tc>
      </w:tr>
      <w:tr w:rsidR="00BE7DD5" w:rsidRPr="000F45BA" w14:paraId="798857A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2471A6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digios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CCDE44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45557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1BB240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360F44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man oral squamous carcinoma cells (OECM1 and SAS) cytotoxic activity; suppress cyclin D1 and cause cell cycle arrest in G0/G1, induces cell autophagy</w:t>
            </w:r>
          </w:p>
        </w:tc>
      </w:tr>
      <w:tr w:rsidR="00BE7DD5" w:rsidRPr="000F45BA" w14:paraId="30C7399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E979847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ylophorinid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8B9CA5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74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A9335E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C87CCC3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man leukemic leukocytes from patients with chronic myelocytic leukemia and acute lymphocytic leukemia; decrease Dihydrofolate reductase and Thymidylate synthase</w:t>
            </w:r>
          </w:p>
        </w:tc>
      </w:tr>
      <w:tr w:rsidR="00BE7DD5" w:rsidRPr="000F45BA" w14:paraId="0540F3C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5FA481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mellar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DABED6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9214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7BF3C7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E8090D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tumor activity; induce apoptosis through multitarget mechanisms, including inhibition of topoisomerase I, interaction with DNA, and direct mitochondrial effect</w:t>
            </w:r>
          </w:p>
        </w:tc>
      </w:tr>
      <w:tr w:rsidR="00BE7DD5" w:rsidRPr="000F45BA" w14:paraId="0819299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7D5D0B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vepic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0B4129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8307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73AAB4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0C8F2D9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growth of murine leukemia and human solid tumor cell lines</w:t>
            </w:r>
          </w:p>
        </w:tc>
      </w:tr>
      <w:tr w:rsidR="00BE7DD5" w:rsidRPr="000F45BA" w14:paraId="2144161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85CD5D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yptol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C83EF4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83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C8002C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5F8B4F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hibit antitumor activities by inhibiting the DNA topoisomerases and interfering with DNA synthesis in lung, ovarian, and renal cancer cell lines</w:t>
            </w:r>
          </w:p>
        </w:tc>
      </w:tr>
      <w:tr w:rsidR="00BE7DD5" w:rsidRPr="000F45BA" w14:paraId="3CE013E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C0F60F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phimedos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506E46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09166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476127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0B0775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P-388 murine leukemia cell lines</w:t>
            </w:r>
          </w:p>
        </w:tc>
      </w:tr>
      <w:tr w:rsidR="00BE7DD5" w:rsidRPr="000F45BA" w14:paraId="1593991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B68A57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harma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8A1901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9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920A62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492249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toward both the HeLa cervical-cancer cell line and the BGC-823 stomach-cancer cell line</w:t>
            </w:r>
          </w:p>
        </w:tc>
      </w:tr>
      <w:tr w:rsidR="00BE7DD5" w:rsidRPr="000F45BA" w14:paraId="09E3E43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A63E89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ibro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5DE79F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6163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2F8D5E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F3330C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NCI 60 cell lines</w:t>
            </w:r>
          </w:p>
        </w:tc>
      </w:tr>
      <w:tr w:rsidR="00BE7DD5" w:rsidRPr="000F45BA" w14:paraId="1BD20EF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6B613B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ibro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21F9DF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03535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1FAD21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E5A5DE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growth of murine P-388 lymphocytic leukemia</w:t>
            </w:r>
          </w:p>
        </w:tc>
      </w:tr>
      <w:tr w:rsidR="00BE7DD5" w:rsidRPr="000F45BA" w14:paraId="616F768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494C05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phimedosid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9A2D22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09166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665A74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4CFC2C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P-388 murine leukemia cell lines</w:t>
            </w:r>
          </w:p>
        </w:tc>
      </w:tr>
      <w:tr w:rsidR="00BE7DD5" w:rsidRPr="000F45BA" w14:paraId="1998752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C21E73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nottianamid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BB0E7B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8518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CB698D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41375B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spase 3 stimulant and MMP9 expression inhibitor</w:t>
            </w:r>
          </w:p>
        </w:tc>
      </w:tr>
      <w:tr w:rsidR="00BE7DD5" w:rsidRPr="000F45BA" w14:paraId="6FBA0A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8D33A6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nguilut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A75389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666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E09069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B4FCEB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-375; Induction of necroptosis and autophagy</w:t>
            </w:r>
          </w:p>
        </w:tc>
      </w:tr>
      <w:tr w:rsidR="00BE7DD5" w:rsidRPr="000F45BA" w14:paraId="7870EA3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F42658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ne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13E3C9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320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BA673E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BB9F82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murine L1578Y mouse lymphoma cell line</w:t>
            </w:r>
          </w:p>
        </w:tc>
      </w:tr>
      <w:tr w:rsidR="00BE7DD5" w:rsidRPr="000F45BA" w14:paraId="008CD74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ED562B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urpur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J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B381B1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7958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74CFD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656872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d cytotoxicity against A-2780 (Ovarian tumor) and K-562 (leukemia) cell lines</w:t>
            </w:r>
          </w:p>
        </w:tc>
      </w:tr>
      <w:tr w:rsidR="00BE7DD5" w:rsidRPr="000F45BA" w14:paraId="37BB35C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62B003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ibro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3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AB4979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2634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D27B3E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72E568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NCI 60 cell lines</w:t>
            </w:r>
          </w:p>
        </w:tc>
      </w:tr>
      <w:tr w:rsidR="00BE7DD5" w:rsidRPr="000F45BA" w14:paraId="5AE408E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40A722D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cta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FCAF73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91862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87C0F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A7E508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6E1318A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937942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ed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43BD2D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7010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6147C5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AF1ECB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active against c-erbB-2 kinase</w:t>
            </w:r>
          </w:p>
        </w:tc>
      </w:tr>
      <w:tr w:rsidR="00BE7DD5" w:rsidRPr="000F45BA" w14:paraId="55B87EE0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DA56EE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kaluv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E9D2CA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02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EC7B3B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E45C58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vo antitumor activity against the human ovarian carcinoma ovcar-3 implanted in athymic mice</w:t>
            </w:r>
          </w:p>
        </w:tc>
      </w:tr>
      <w:tr w:rsidR="00BE7DD5" w:rsidRPr="000F45BA" w14:paraId="434437A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1E82A5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ylophor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2AC688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11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B33BE1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B11570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gainst L1210 and P-388 leukemia cell lines. Retards the S-phase progression and arrest the cells at G1 phase in (HONE-1), (HepG2), and (NUGC-3) cell lines</w:t>
            </w:r>
          </w:p>
        </w:tc>
      </w:tr>
      <w:tr w:rsidR="00BE7DD5" w:rsidRPr="000F45BA" w14:paraId="7C5688C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B17DD88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ibro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D9A786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2504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A0A0AF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E548A9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ytotoxic activity against p-388 cell 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n</w:t>
            </w:r>
            <w:proofErr w:type="spellEnd"/>
          </w:p>
        </w:tc>
      </w:tr>
      <w:tr w:rsidR="00BE7DD5" w:rsidRPr="000F45BA" w14:paraId="30AA943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ECAB2D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ridian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13B5C2F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9523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D4C69D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7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786279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and selective inhibition of CDK-1 and CDK-5</w:t>
            </w:r>
          </w:p>
        </w:tc>
      </w:tr>
      <w:tr w:rsidR="00BE7DD5" w:rsidRPr="000F45BA" w14:paraId="008F017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B03F3B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drid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1A8A99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9155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E7FBD7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595028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ytotoxicity against murine leukemia L-1210 cell lines</w:t>
            </w:r>
          </w:p>
        </w:tc>
      </w:tr>
      <w:tr w:rsidR="00BE7DD5" w:rsidRPr="000F45BA" w14:paraId="45F7CC3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937CE7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mosamyc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CF90A8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9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155A62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3393D7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388- induction of cytotoxicity</w:t>
            </w:r>
          </w:p>
        </w:tc>
      </w:tr>
      <w:tr w:rsidR="00BE7DD5" w:rsidRPr="000F45BA" w14:paraId="5A1F18B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E62D0A5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ibrostat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FEB3949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3048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E017C3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5A07038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p-388 cell line</w:t>
            </w:r>
          </w:p>
        </w:tc>
      </w:tr>
      <w:tr w:rsidR="00BE7DD5" w:rsidRPr="000F45BA" w14:paraId="6E13EEF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6036FE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throdin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CE7F74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8870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A07732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5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ADA91B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ity against CHO-K1 cells</w:t>
            </w:r>
          </w:p>
        </w:tc>
      </w:tr>
      <w:tr w:rsidR="00BE7DD5" w:rsidRPr="000F45BA" w14:paraId="1C614C0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DC283D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rtioerec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A49C04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068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A623B7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58FE56D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against HeLa cells</w:t>
            </w:r>
          </w:p>
        </w:tc>
      </w:tr>
      <w:tr w:rsidR="00BE7DD5" w:rsidRPr="000F45BA" w14:paraId="35CD6624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BAF9D8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cobatzel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B3B728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53268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A666A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4BC45C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p-388 and A-549 cell lines</w:t>
            </w:r>
          </w:p>
        </w:tc>
      </w:tr>
      <w:tr w:rsidR="00BE7DD5" w:rsidRPr="000F45BA" w14:paraId="1B0F971B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3D4492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mbj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207EB8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61050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4E2C1D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A33AA0E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549, SW900, H460, DMS53; Induction of necrosis, imbalance in cellular ion homeostasis</w:t>
            </w:r>
          </w:p>
        </w:tc>
      </w:tr>
      <w:tr w:rsidR="00BE7DD5" w:rsidRPr="000F45BA" w14:paraId="0ADE7BA8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024AD3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mbj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K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A16F37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93486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D873B8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8038A54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549, SW900, H460, DMS53; Induction of necrosis, imbalance in cellular ion homeostasis</w:t>
            </w:r>
          </w:p>
        </w:tc>
      </w:tr>
      <w:tr w:rsidR="00BE7DD5" w:rsidRPr="000F45BA" w14:paraId="44B51699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43A85E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J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430507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195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C8B41F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56D7F3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l</w:t>
            </w:r>
          </w:p>
        </w:tc>
      </w:tr>
      <w:tr w:rsidR="00BE7DD5" w:rsidRPr="000F45BA" w14:paraId="1261C432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230D45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icine N-oxide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64E982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056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0309AF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3B6AEE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La, MCF</w:t>
            </w:r>
            <w:proofErr w:type="gram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PC</w:t>
            </w:r>
            <w:proofErr w:type="gram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3, 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Ha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; induces apoptosis</w:t>
            </w:r>
          </w:p>
        </w:tc>
      </w:tr>
      <w:tr w:rsidR="00BE7DD5" w:rsidRPr="000F45BA" w14:paraId="28B679F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4BB05C93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perlongu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7DC45E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785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87261D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7216F4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C-3; Antiproliferative effect</w:t>
            </w:r>
          </w:p>
        </w:tc>
      </w:tr>
      <w:tr w:rsidR="00BE7DD5" w:rsidRPr="000F45BA" w14:paraId="09C1B03C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B70DE26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cobatzell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407629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13131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A5D642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BD8730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vitro cytotoxicity against p-388 and A-549 cell lines</w:t>
            </w:r>
          </w:p>
        </w:tc>
      </w:tr>
      <w:tr w:rsidR="00BE7DD5" w:rsidRPr="000F45BA" w14:paraId="1AC75F2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692955B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Clavepict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2078C0A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425214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384163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D5541BB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 the growth of murine leukemia and human solid tumor cell lines</w:t>
            </w:r>
          </w:p>
        </w:tc>
      </w:tr>
      <w:tr w:rsidR="00BE7DD5" w:rsidRPr="000F45BA" w14:paraId="630657EA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6D9B1CA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mbjamine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2A84F8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103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DFF9B8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1FE476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549, SW900, H460, DMS53; Induction of necrosis, imbalance in cellular ion homeostasis</w:t>
            </w:r>
          </w:p>
        </w:tc>
      </w:tr>
      <w:tr w:rsidR="00BE7DD5" w:rsidRPr="000F45BA" w14:paraId="68720E91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0567A4D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ne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42CB1F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3206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B417FC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50914DC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 murine L1578Y mouse lymphoma cell line</w:t>
            </w:r>
          </w:p>
        </w:tc>
      </w:tr>
      <w:tr w:rsidR="00BE7DD5" w:rsidRPr="000F45BA" w14:paraId="6C6CA16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7AA5B7EC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eudo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28DE47A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5051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882ED0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1CBA45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ytotoxic activity with calmodulin antagonistic </w:t>
            </w: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tivit</w:t>
            </w:r>
            <w:proofErr w:type="spellEnd"/>
          </w:p>
        </w:tc>
      </w:tr>
      <w:tr w:rsidR="00BE7DD5" w:rsidRPr="000F45BA" w14:paraId="6D453D8E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E78D9AA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eudo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1D43224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72344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387D21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7C94A32F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  <w:tr w:rsidR="00BE7DD5" w:rsidRPr="000F45BA" w14:paraId="28900D93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457579E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ne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75C8F29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3205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0F221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149B6576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 activity murine L1578Y mouse lymphoma cell line</w:t>
            </w:r>
          </w:p>
        </w:tc>
      </w:tr>
      <w:tr w:rsidR="00BE7DD5" w:rsidRPr="000F45BA" w14:paraId="70005DAD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39659299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formylflustrabromi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08B5DB64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702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3AE3CB5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0E5BBA22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owed cytotoxicity against the human colon cancer cell line HCT-116</w:t>
            </w:r>
          </w:p>
        </w:tc>
      </w:tr>
      <w:tr w:rsidR="00BE7DD5" w:rsidRPr="000F45BA" w14:paraId="5BE5FC75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9169FF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temone</w:t>
            </w:r>
            <w:proofErr w:type="spellEnd"/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402E88B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8459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EA0105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9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D9F860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ak cytotoxicity against NSCLC-N6 L16 strain18 (lung cancer)</w:t>
            </w:r>
          </w:p>
        </w:tc>
      </w:tr>
      <w:tr w:rsidR="00BE7DD5" w:rsidRPr="000F45BA" w14:paraId="195630A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112F1A4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lanes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ECCF1F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3199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76ADB28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8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69666C50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tent cytotoxic activity against murine L1578Y mouse lymphoma cell line</w:t>
            </w:r>
          </w:p>
        </w:tc>
      </w:tr>
      <w:tr w:rsidR="00BE7DD5" w:rsidRPr="000F45BA" w14:paraId="4E84DAB7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1A952640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eudodistomin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6E925D6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089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95D729D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6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102ABC8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  <w:tr w:rsidR="00BE7DD5" w:rsidRPr="000F45BA" w14:paraId="19AB5806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9C78E1F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vaminol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57A42DD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89588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07EED70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4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3067D035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  <w:tr w:rsidR="00BE7DD5" w:rsidRPr="000F45BA" w14:paraId="61D4330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5D5C9EB1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vaminol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540D533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392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33FEAC1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261DD72A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  <w:tr w:rsidR="00BE7DD5" w:rsidRPr="000F45BA" w14:paraId="026A2E6F" w14:textId="77777777">
        <w:trPr>
          <w:trHeight w:val="20"/>
        </w:trPr>
        <w:tc>
          <w:tcPr>
            <w:tcW w:w="2335" w:type="dxa"/>
            <w:shd w:val="clear" w:color="auto" w:fill="auto"/>
            <w:noWrap/>
            <w:vAlign w:val="center"/>
          </w:tcPr>
          <w:p w14:paraId="24B7A742" w14:textId="77777777" w:rsidR="00BE7DD5" w:rsidRPr="000F45BA" w:rsidRDefault="00605EA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vaminol</w:t>
            </w:r>
            <w:proofErr w:type="spellEnd"/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4985C87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42487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42280CE" w14:textId="77777777" w:rsidR="00BE7DD5" w:rsidRPr="000F45BA" w:rsidRDefault="00605EA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5850" w:type="dxa"/>
            <w:shd w:val="clear" w:color="auto" w:fill="auto"/>
            <w:vAlign w:val="center"/>
          </w:tcPr>
          <w:p w14:paraId="4AB44FE7" w14:textId="77777777" w:rsidR="00BE7DD5" w:rsidRPr="000F45BA" w:rsidRDefault="00605EA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totoxic activity</w:t>
            </w:r>
          </w:p>
        </w:tc>
      </w:tr>
    </w:tbl>
    <w:p w14:paraId="3E83FFD0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8F99DD6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B291254" w14:textId="666D4D28" w:rsidR="00BE7DD5" w:rsidRPr="000F45BA" w:rsidRDefault="00605EA6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0F45BA">
        <w:rPr>
          <w:rFonts w:ascii="Times New Roman" w:hAnsi="Times New Roman" w:cs="Times New Roman"/>
          <w:b/>
          <w:bCs/>
          <w:sz w:val="24"/>
          <w:szCs w:val="24"/>
        </w:rPr>
        <w:t xml:space="preserve">Table 2. </w:t>
      </w:r>
      <w:r w:rsidRPr="000F45BA">
        <w:rPr>
          <w:rFonts w:ascii="Times New Roman" w:hAnsi="Times New Roman" w:cs="Times New Roman"/>
          <w:sz w:val="24"/>
          <w:szCs w:val="24"/>
        </w:rPr>
        <w:t>Binding free energies (ΔG, kcal/mol) of selected compounds from three drug classes – antidepressants, anti-inflammatories, and statins – interacting with the GPP34 domain of GOLPH3. Reported anticancer properties of each compound are also summarized.</w:t>
      </w:r>
    </w:p>
    <w:tbl>
      <w:tblPr>
        <w:tblStyle w:val="TableGrid"/>
        <w:tblW w:w="11335" w:type="dxa"/>
        <w:tblLook w:val="04A0" w:firstRow="1" w:lastRow="0" w:firstColumn="1" w:lastColumn="0" w:noHBand="0" w:noVBand="1"/>
      </w:tblPr>
      <w:tblGrid>
        <w:gridCol w:w="597"/>
        <w:gridCol w:w="1016"/>
        <w:gridCol w:w="1802"/>
        <w:gridCol w:w="1260"/>
        <w:gridCol w:w="6660"/>
      </w:tblGrid>
      <w:tr w:rsidR="00BE7DD5" w:rsidRPr="000F45BA" w14:paraId="3496D46C" w14:textId="77777777">
        <w:tc>
          <w:tcPr>
            <w:tcW w:w="597" w:type="dxa"/>
          </w:tcPr>
          <w:p w14:paraId="01B0F676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S/N</w:t>
            </w:r>
          </w:p>
        </w:tc>
        <w:tc>
          <w:tcPr>
            <w:tcW w:w="1016" w:type="dxa"/>
          </w:tcPr>
          <w:p w14:paraId="7CEBCD74" w14:textId="77777777" w:rsidR="00BE7DD5" w:rsidRPr="000F45BA" w:rsidRDefault="00605EA6">
            <w:pPr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CID</w:t>
            </w:r>
          </w:p>
        </w:tc>
        <w:tc>
          <w:tcPr>
            <w:tcW w:w="1802" w:type="dxa"/>
          </w:tcPr>
          <w:p w14:paraId="7D35CB02" w14:textId="77777777" w:rsidR="00BE7DD5" w:rsidRPr="000F45BA" w:rsidRDefault="00605EA6">
            <w:pPr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DRUG NAME</w:t>
            </w:r>
          </w:p>
        </w:tc>
        <w:tc>
          <w:tcPr>
            <w:tcW w:w="1260" w:type="dxa"/>
          </w:tcPr>
          <w:p w14:paraId="13BA03D7" w14:textId="77777777" w:rsidR="00BE7DD5" w:rsidRPr="000F45BA" w:rsidRDefault="00605EA6">
            <w:pPr>
              <w:jc w:val="center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Binding Energy (Kcal/mol)</w:t>
            </w:r>
          </w:p>
        </w:tc>
        <w:tc>
          <w:tcPr>
            <w:tcW w:w="6660" w:type="dxa"/>
          </w:tcPr>
          <w:p w14:paraId="6232092C" w14:textId="77777777" w:rsidR="00BE7DD5" w:rsidRPr="000F45BA" w:rsidRDefault="00605EA6">
            <w:pPr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PROOF OF ANTICANCER ACTIVITY</w:t>
            </w:r>
          </w:p>
        </w:tc>
      </w:tr>
      <w:tr w:rsidR="00BE7DD5" w:rsidRPr="000F45BA" w14:paraId="469C65D0" w14:textId="77777777">
        <w:tc>
          <w:tcPr>
            <w:tcW w:w="11335" w:type="dxa"/>
            <w:gridSpan w:val="5"/>
          </w:tcPr>
          <w:p w14:paraId="195FFB3E" w14:textId="77777777" w:rsidR="00BE7DD5" w:rsidRPr="000F45BA" w:rsidRDefault="00BE7DD5">
            <w:pPr>
              <w:jc w:val="center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</w:p>
          <w:p w14:paraId="1236425B" w14:textId="77777777" w:rsidR="00BE7DD5" w:rsidRPr="000F45BA" w:rsidRDefault="00605EA6">
            <w:pPr>
              <w:jc w:val="center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ANTIDEPRESSANTS</w:t>
            </w:r>
          </w:p>
        </w:tc>
      </w:tr>
      <w:tr w:rsidR="00BE7DD5" w:rsidRPr="000F45BA" w14:paraId="2404B1B2" w14:textId="77777777">
        <w:tc>
          <w:tcPr>
            <w:tcW w:w="597" w:type="dxa"/>
          </w:tcPr>
          <w:p w14:paraId="78FAC4B6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16" w:type="dxa"/>
          </w:tcPr>
          <w:p w14:paraId="47596663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160</w:t>
            </w:r>
          </w:p>
        </w:tc>
        <w:tc>
          <w:tcPr>
            <w:tcW w:w="1802" w:type="dxa"/>
          </w:tcPr>
          <w:p w14:paraId="4BB9CFF0" w14:textId="77777777" w:rsidR="00BE7DD5" w:rsidRPr="000F45BA" w:rsidRDefault="00E244E1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hyperlink r:id="rId4" w:history="1">
              <w:r w:rsidR="00605EA6" w:rsidRPr="000F45BA">
                <w:rPr>
                  <w:rFonts w:ascii="Times New Roman" w:eastAsia="Segoe UI" w:hAnsi="Times New Roman" w:cs="Times New Roman"/>
                  <w:sz w:val="20"/>
                  <w:szCs w:val="20"/>
                  <w:shd w:val="clear" w:color="auto" w:fill="FFFFFF"/>
                </w:rPr>
                <w:t>A</w:t>
              </w:r>
              <w:r w:rsidR="00605EA6" w:rsidRPr="000F45BA">
                <w:rPr>
                  <w:rStyle w:val="Hyperlink"/>
                  <w:rFonts w:ascii="Times New Roman" w:eastAsia="Segoe UI" w:hAnsi="Times New Roman" w:cs="Times New Roman"/>
                  <w:color w:val="auto"/>
                  <w:sz w:val="20"/>
                  <w:szCs w:val="20"/>
                  <w:u w:val="none"/>
                  <w:shd w:val="clear" w:color="auto" w:fill="FFFFFF"/>
                </w:rPr>
                <w:t>mitriptyline</w:t>
              </w:r>
            </w:hyperlink>
          </w:p>
        </w:tc>
        <w:tc>
          <w:tcPr>
            <w:tcW w:w="1260" w:type="dxa"/>
          </w:tcPr>
          <w:p w14:paraId="326AFA36" w14:textId="77777777" w:rsidR="00BE7DD5" w:rsidRPr="000F45BA" w:rsidRDefault="00605EA6">
            <w:pPr>
              <w:rPr>
                <w:rFonts w:ascii="Times New Roman" w:eastAsia="Helvetica" w:hAnsi="Times New Roman" w:cs="Times New Roman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Helvetica" w:hAnsi="Times New Roman" w:cs="Times New Roman"/>
                <w:sz w:val="20"/>
                <w:szCs w:val="20"/>
                <w:shd w:val="clear" w:color="auto" w:fill="FFFFFF"/>
              </w:rPr>
              <w:t>-8.3</w:t>
            </w:r>
          </w:p>
        </w:tc>
        <w:tc>
          <w:tcPr>
            <w:tcW w:w="6660" w:type="dxa"/>
          </w:tcPr>
          <w:p w14:paraId="4D0DC328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 xml:space="preserve">Demonstrated potent antitumor effects across various cancers including colon, prostate, glioma, squamous cell carcinoma, and multiple myeloma (where it upregulates p53, activates caspase-3, and downregulates </w:t>
            </w:r>
            <w:r w:rsidRPr="000F45BA">
              <w:rPr>
                <w:rFonts w:ascii="Times New Roman" w:eastAsia="Georgia" w:hAnsi="Times New Roman" w:cs="Times New Roman"/>
                <w:sz w:val="20"/>
                <w:szCs w:val="20"/>
              </w:rPr>
              <w:t xml:space="preserve">anti-apoptotic proteins </w:t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 xml:space="preserve">Bcl-2 and Mcl-1) </w:t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instrText xml:space="preserve"> ADDIN EN.CITE &lt;EndNote&gt;&lt;Cite&gt;&lt;Author&gt;Motafeghi&lt;/Author&gt;&lt;Year&gt;2023&lt;/Year&gt;&lt;RecNum&gt;581&lt;/RecNum&gt;&lt;DisplayText&gt;[4]&lt;/DisplayText&gt;&lt;record&gt;&lt;rec-number&gt;581&lt;/rec-number&gt;&lt;foreign-keys&gt;&lt;key app="EN" db-id="2d0v9xa99zzaepeespx5f9wert9ee9s2ta2v" timestamp="1756055306"&gt;581&lt;/key&gt;&lt;/foreign-keys&gt;&lt;ref-type name="Journal Article"&gt;17&lt;/ref-type&gt;&lt;contributors&gt;&lt;authors&gt;&lt;author&gt;Motafeghi, Farzaneh&lt;/author&gt;&lt;author&gt;Shahsavari, Romina&lt;/author&gt;&lt;author&gt;Mortazavi, Parham&lt;/author&gt;&lt;author&gt;Shokrzadeh, Mohammad&lt;/author&gt;&lt;/authors&gt;&lt;/contributors&gt;&lt;titles&gt;&lt;title&gt;Anticancer effect of paroxetine and amitriptyline on HT29 and A549 cell lines&lt;/title&gt;&lt;secondary-title&gt;Toxicology in Vitro&lt;/secondary-title&gt;&lt;/titles&gt;&lt;periodical&gt;&lt;full-title&gt;Toxicology in Vitro&lt;/full-title&gt;&lt;/periodical&gt;&lt;pages&gt;105532&lt;/pages&gt;&lt;volume&gt;87&lt;/volume&gt;&lt;keywords&gt;&lt;keyword&gt;Paroxetine&lt;/keyword&gt;&lt;keyword&gt;Amitriptyline&lt;/keyword&gt;&lt;keyword&gt;LDH&lt;/keyword&gt;&lt;keyword&gt;Apoptosis&lt;/keyword&gt;&lt;keyword&gt;Anticancer&lt;/keyword&gt;&lt;/keywords&gt;&lt;dates&gt;&lt;year&gt;2023&lt;/year&gt;&lt;pub-dates&gt;&lt;date&gt;2023/03/01/&lt;/date&gt;&lt;/pub-dates&gt;&lt;/dates&gt;&lt;isbn&gt;0887-2333&lt;/isbn&gt;&lt;urls&gt;&lt;related-urls&gt;&lt;url&gt;https://www.sciencedirect.com/science/article/pii/S0887233322002302&lt;/url&gt;&lt;/related-urls&gt;&lt;/urls&gt;&lt;electronic-resource-num&gt;https://doi.org/10.1016/j.tiv.2022.105532&lt;/electronic-resource-num&gt;&lt;/record&gt;&lt;/Cite&gt;&lt;/EndNote&gt;</w:instrText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[4]</w:t>
            </w: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36A39D50" w14:textId="77777777">
        <w:tc>
          <w:tcPr>
            <w:tcW w:w="597" w:type="dxa"/>
          </w:tcPr>
          <w:p w14:paraId="6321BD2C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16" w:type="dxa"/>
          </w:tcPr>
          <w:p w14:paraId="20633414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43815</w:t>
            </w:r>
          </w:p>
        </w:tc>
        <w:tc>
          <w:tcPr>
            <w:tcW w:w="1802" w:type="dxa"/>
          </w:tcPr>
          <w:p w14:paraId="18D196B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aroxetine</w:t>
            </w:r>
          </w:p>
        </w:tc>
        <w:tc>
          <w:tcPr>
            <w:tcW w:w="1260" w:type="dxa"/>
          </w:tcPr>
          <w:p w14:paraId="3B90C8B2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-7.8</w:t>
            </w:r>
          </w:p>
        </w:tc>
        <w:tc>
          <w:tcPr>
            <w:tcW w:w="6660" w:type="dxa"/>
          </w:tcPr>
          <w:p w14:paraId="3C702E0E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activates the Ca2+-dependent mitochondria-mediated intrinsic apoptosis pathway in TNBC by potentially influencing the PI3K/AKT/mTOR pathway as well as by inducing cytoprotective autophagy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uang&lt;/Author&gt;&lt;Year&gt;2024&lt;/Year&gt;&lt;RecNum&gt;587&lt;/RecNum&gt;&lt;DisplayText&gt;[5]&lt;/DisplayText&gt;&lt;record&gt;&lt;rec-number&gt;587&lt;/rec-number&gt;&lt;foreign-keys&gt;&lt;key app="EN" db-id="2d0v9xa99zzaepeespx5f9wert9ee9s2ta2v" timestamp="1756057241"&gt;587&lt;/key&gt;&lt;/foreign-keys&gt;&lt;ref-type name="Journal Article"&gt;17&lt;/ref-type&gt;&lt;contributors&gt;&lt;authors&gt;&lt;author&gt;Huang, Qianrui&lt;/author&gt;&lt;author&gt;Wu, Mengling&lt;/author&gt;&lt;author&gt;Pu, Yamin&lt;/author&gt;&lt;author&gt;Zhou, Junyou&lt;/author&gt;&lt;author&gt;Zhang, Yiqian&lt;/author&gt;&lt;author&gt;Li, Ru&lt;/author&gt;&lt;author&gt;Xia, Yong&lt;/author&gt;&lt;author&gt;Zhang, Yiwen&lt;/author&gt;&lt;author&gt;Ma, Yimei&lt;/author&gt;&lt;/authors&gt;&lt;/contributors&gt;&lt;titles&gt;&lt;title&gt;Inhibition of TNBC Cell Growth by Paroxetine: Induction of Apoptosis and Blockage of Autophagy Flux&lt;/title&gt;&lt;secondary-title&gt;Cancers&lt;/secondary-title&gt;&lt;/titles&gt;&lt;periodical&gt;&lt;full-title&gt;Cancers&lt;/full-title&gt;&lt;/periodical&gt;&lt;pages&gt;885&lt;/pages&gt;&lt;volume&gt;16&lt;/volume&gt;&lt;number&gt;5&lt;/number&gt;&lt;dates&gt;&lt;year&gt;2024&lt;/year&gt;&lt;/dates&gt;&lt;isbn&gt;2072-6694&lt;/isbn&gt;&lt;accession-num&gt;doi:10.3390/cancers16050885&lt;/accession-num&gt;&lt;urls&gt;&lt;related-urls&gt;&lt;url&gt;https://www.mdpi.com/2072-6694/16/5/885&lt;/url&gt;&lt;/related-urls&gt;&lt;/urls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5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02E62958" w14:textId="77777777">
        <w:tc>
          <w:tcPr>
            <w:tcW w:w="597" w:type="dxa"/>
          </w:tcPr>
          <w:p w14:paraId="3DD6D1D1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16" w:type="dxa"/>
          </w:tcPr>
          <w:p w14:paraId="753C0AE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771</w:t>
            </w:r>
          </w:p>
        </w:tc>
        <w:tc>
          <w:tcPr>
            <w:tcW w:w="1802" w:type="dxa"/>
          </w:tcPr>
          <w:p w14:paraId="1B7B20C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Citalopram</w:t>
            </w:r>
          </w:p>
        </w:tc>
        <w:tc>
          <w:tcPr>
            <w:tcW w:w="1260" w:type="dxa"/>
          </w:tcPr>
          <w:p w14:paraId="5DA62D11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7</w:t>
            </w:r>
          </w:p>
        </w:tc>
        <w:tc>
          <w:tcPr>
            <w:tcW w:w="6660" w:type="dxa"/>
          </w:tcPr>
          <w:p w14:paraId="4B1BC1C9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duces G1/G0 phase cell cycle arrest and promotes apoptosis in human laryngeal carcinoma HEP-2 cells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Salama&lt;/Author&gt;&lt;Year&gt;2024&lt;/Year&gt;&lt;RecNum&gt;586&lt;/RecNum&gt;&lt;DisplayText&gt;[6]&lt;/DisplayText&gt;&lt;record&gt;&lt;rec-number&gt;586&lt;/rec-number&gt;&lt;foreign-keys&gt;&lt;key app="EN" db-id="2d0v9xa99zzaepeespx5f9wert9ee9s2ta2v" timestamp="1756056555"&gt;586&lt;/key&gt;&lt;/foreign-keys&gt;&lt;ref-type name="Journal Article"&gt;17&lt;/ref-type&gt;&lt;contributors&gt;&lt;authors&gt;&lt;author&gt;Salama, Mohammed&lt;/author&gt;&lt;author&gt;Ali, Abeer&lt;/author&gt;&lt;author&gt;Ibrahim, Fawziya A. R.&lt;/author&gt;&lt;author&gt;Elabd, Seham&lt;/author&gt;&lt;/authors&gt;&lt;/contributors&gt;&lt;titles&gt;&lt;title&gt;Citalopram, an antipsychotic agent, induces G1/G0 phase cell cycle arrest and promotes apoptosis in human laryngeal carcinoma HEP-2 cells&lt;/title&gt;&lt;secondary-title&gt;Medical Oncology&lt;/secondary-title&gt;&lt;/titles&gt;&lt;periodical&gt;&lt;full-title&gt;Medical Oncology&lt;/full-title&gt;&lt;/periodical&gt;&lt;pages&gt;105&lt;/pages&gt;&lt;volume&gt;41&lt;/volume&gt;&lt;number&gt;5&lt;/number&gt;&lt;dates&gt;&lt;year&gt;2024&lt;/year&gt;&lt;pub-dates&gt;&lt;date&gt;2024/04/04&lt;/date&gt;&lt;/pub-dates&gt;&lt;/dates&gt;&lt;isbn&gt;1559-131X&lt;/isbn&gt;&lt;urls&gt;&lt;related-urls&gt;&lt;url&gt;https://doi.org/10.1007/s12032-024-02338-0&lt;/url&gt;&lt;/related-urls&gt;&lt;/urls&gt;&lt;electronic-resource-num&gt;10.1007/s12032-024-02338-0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6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06F14124" w14:textId="77777777">
        <w:tc>
          <w:tcPr>
            <w:tcW w:w="597" w:type="dxa"/>
          </w:tcPr>
          <w:p w14:paraId="52CCC8F8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16" w:type="dxa"/>
          </w:tcPr>
          <w:p w14:paraId="1546AE30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68617</w:t>
            </w:r>
          </w:p>
        </w:tc>
        <w:tc>
          <w:tcPr>
            <w:tcW w:w="1802" w:type="dxa"/>
          </w:tcPr>
          <w:p w14:paraId="5395149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Sertraline</w:t>
            </w:r>
          </w:p>
        </w:tc>
        <w:tc>
          <w:tcPr>
            <w:tcW w:w="1260" w:type="dxa"/>
          </w:tcPr>
          <w:p w14:paraId="1944DF8C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6</w:t>
            </w:r>
          </w:p>
        </w:tc>
        <w:tc>
          <w:tcPr>
            <w:tcW w:w="6660" w:type="dxa"/>
          </w:tcPr>
          <w:p w14:paraId="0240B1CA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t xml:space="preserve">interferes with the TCTP-P53 feedback loop, by increasing the expression of P53 and decreasing the expression of TCTP, promoting P53-dependent apoptosis of cancer cells </w:t>
            </w: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Duarte&lt;/Author&gt;&lt;Year&gt;2022&lt;/Year&gt;&lt;RecNum&gt;588&lt;/RecNum&gt;&lt;DisplayText&gt;[7]&lt;/DisplayText&gt;&lt;record&gt;&lt;rec-number&gt;588&lt;/rec-number&gt;&lt;foreign-keys&gt;&lt;key app="EN" db-id="2d0v9xa99zzaepeespx5f9wert9ee9s2ta2v" timestamp="1756057534"&gt;588&lt;/key&gt;&lt;/foreign-keys&gt;&lt;ref-type name="Journal Article"&gt;17&lt;/ref-type&gt;&lt;contributors&gt;&lt;authors&gt;&lt;author&gt;Duarte, Diana&lt;/author&gt;&lt;author&gt;Vale, Nuno&lt;/author&gt;&lt;/authors&gt;&lt;/contributors&gt;&lt;titles&gt;&lt;title&gt;Antidepressant Drug Sertraline against Human Cancer Cells&lt;/title&gt;&lt;secondary-title&gt;Biomolecules&lt;/secondary-title&gt;&lt;/titles&gt;&lt;periodical&gt;&lt;full-title&gt;Biomolecules&lt;/full-title&gt;&lt;/periodical&gt;&lt;pages&gt;1513&lt;/pages&gt;&lt;volume&gt;12&lt;/volume&gt;&lt;number&gt;10&lt;/number&gt;&lt;dates&gt;&lt;year&gt;2022&lt;/year&gt;&lt;/dates&gt;&lt;isbn&gt;2218-273X&lt;/isbn&gt;&lt;accession-num&gt;doi:10.3390/biom12101513&lt;/accession-num&gt;&lt;urls&gt;&lt;related-urls&gt;&lt;url&gt;https://www.mdpi.com/2218-273X/12/10/1513&lt;/url&gt;&lt;/related-urls&gt;&lt;/urls&gt;&lt;/record&gt;&lt;/Cite&gt;&lt;/EndNote&gt;</w:instrText>
            </w: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t>[7]</w:t>
            </w:r>
            <w:r w:rsidRPr="000F45BA">
              <w:rPr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57742E7C" w14:textId="77777777">
        <w:tc>
          <w:tcPr>
            <w:tcW w:w="597" w:type="dxa"/>
          </w:tcPr>
          <w:p w14:paraId="705CC2BE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16" w:type="dxa"/>
          </w:tcPr>
          <w:p w14:paraId="31A7DA7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9966051</w:t>
            </w:r>
          </w:p>
        </w:tc>
        <w:tc>
          <w:tcPr>
            <w:tcW w:w="1802" w:type="dxa"/>
          </w:tcPr>
          <w:p w14:paraId="0F75D87C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Vortioxetine</w:t>
            </w:r>
          </w:p>
        </w:tc>
        <w:tc>
          <w:tcPr>
            <w:tcW w:w="1260" w:type="dxa"/>
          </w:tcPr>
          <w:p w14:paraId="36FED62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-7.5</w:t>
            </w:r>
          </w:p>
        </w:tc>
        <w:tc>
          <w:tcPr>
            <w:tcW w:w="6660" w:type="dxa"/>
          </w:tcPr>
          <w:p w14:paraId="696B60F9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exhibits anti-glioblastoma activity via the PI3K-Akt </w:t>
            </w:r>
            <w:proofErr w:type="spellStart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signaling</w:t>
            </w:r>
            <w:proofErr w:type="spellEnd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 pathway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ng&lt;/Author&gt;&lt;Year&gt;2025&lt;/Year&gt;&lt;RecNum&gt;589&lt;/RecNum&gt;&lt;DisplayText&gt;[8]&lt;/DisplayText&gt;&lt;record&gt;&lt;rec-number&gt;589&lt;/rec-number&gt;&lt;foreign-keys&gt;&lt;key app="EN" db-id="2d0v9xa99zzaepeespx5f9wert9ee9s2ta2v" timestamp="1756057640"&gt;589&lt;/key&gt;&lt;/foreign-keys&gt;&lt;ref-type name="Journal Article"&gt;17&lt;/ref-type&gt;&lt;contributors&gt;&lt;authors&gt;&lt;author&gt;Zhang, H. Q.&lt;/author&gt;&lt;author&gt;Zhang, D. M.&lt;/author&gt;&lt;author&gt;Huang, Z. Z.&lt;/author&gt;&lt;author&gt;Cheng, J.&lt;/author&gt;&lt;author&gt;Zhang, C.&lt;/author&gt;&lt;author&gt;Lin, N. M.&lt;/author&gt;&lt;author&gt;Li, Y.&lt;/author&gt;&lt;/authors&gt;&lt;/contributors&gt;&lt;auth-address&gt;Research Center for Clinical Pharmacy, College of Pharmaceutical Sciences, Zhejiang University, Hangzhou 310058, China.&amp;#xD;Department of Clinical Pharmacology, Key Laboratory of Clinical Cancer Pharmacology and Toxicology Research of Zhejiang Province, Affiliated Hangzhou First People&amp;apos;s Hospital, School of Medicine, Westlake University, Hangzhou 310006, China.&amp;#xD;School of Medicine, Hangzhou City University, Hangzhou 310015, China.&lt;/auth-address&gt;&lt;titles&gt;&lt;title&gt;Vortioxetine exhibits anti-glioblastoma activity via the PI3K-Akt signaling pathway&lt;/title&gt;&lt;secondary-title&gt;Iran J Basic Med Sci&lt;/secondary-title&gt;&lt;alt-title&gt;Iranian journal of basic medical sciences&lt;/alt-title&gt;&lt;/titles&gt;&lt;alt-periodical&gt;&lt;full-title&gt;Iranian Journal of Basic Medical Sciences&lt;/full-title&gt;&lt;/alt-periodical&gt;&lt;pages&gt;401-408&lt;/pages&gt;&lt;volume&gt;28&lt;/volume&gt;&lt;number&gt;4&lt;/number&gt;&lt;edition&gt;2025/02/19&lt;/edition&gt;&lt;keywords&gt;&lt;keyword&gt;Akt&lt;/keyword&gt;&lt;keyword&gt;Apoptosis&lt;/keyword&gt;&lt;keyword&gt;Autophagy&lt;/keyword&gt;&lt;keyword&gt;Glioblastoma multiforme&lt;/keyword&gt;&lt;keyword&gt;Pi3k&lt;/keyword&gt;&lt;keyword&gt;Proliferation&lt;/keyword&gt;&lt;keyword&gt;Vortioxetine&lt;/keyword&gt;&lt;/keywords&gt;&lt;dates&gt;&lt;year&gt;2025&lt;/year&gt;&lt;/dates&gt;&lt;isbn&gt;2008-3866 (Print)&amp;#xD;2008-3866&lt;/isbn&gt;&lt;accession-num&gt;39968089&lt;/accession-num&gt;&lt;urls&gt;&lt;/urls&gt;&lt;custom2&gt;PMC11831746&lt;/custom2&gt;&lt;electronic-resource-num&gt;10.22038/ijbms.2025.82513.17836&lt;/electronic-resource-num&gt;&lt;remote-database-provider&gt;NLM&lt;/remote-database-provider&gt;&lt;language&gt;eng&lt;/language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8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202E1404" w14:textId="77777777">
        <w:tc>
          <w:tcPr>
            <w:tcW w:w="597" w:type="dxa"/>
          </w:tcPr>
          <w:p w14:paraId="1F2838D2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16" w:type="dxa"/>
          </w:tcPr>
          <w:p w14:paraId="651887BC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696</w:t>
            </w:r>
          </w:p>
        </w:tc>
        <w:tc>
          <w:tcPr>
            <w:tcW w:w="1802" w:type="dxa"/>
          </w:tcPr>
          <w:p w14:paraId="791C2104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Imipramine</w:t>
            </w:r>
          </w:p>
        </w:tc>
        <w:tc>
          <w:tcPr>
            <w:tcW w:w="1260" w:type="dxa"/>
          </w:tcPr>
          <w:p w14:paraId="472BA1F8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1</w:t>
            </w:r>
          </w:p>
        </w:tc>
        <w:tc>
          <w:tcPr>
            <w:tcW w:w="6660" w:type="dxa"/>
          </w:tcPr>
          <w:p w14:paraId="6FF18952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hibits breast cancer growth by targeting </w:t>
            </w:r>
            <w:proofErr w:type="spellStart"/>
            <w:r w:rsidRPr="000F45BA">
              <w:rPr>
                <w:sz w:val="20"/>
                <w:szCs w:val="20"/>
              </w:rPr>
              <w:t>estrogen</w:t>
            </w:r>
            <w:proofErr w:type="spellEnd"/>
            <w:r w:rsidRPr="000F45BA">
              <w:rPr>
                <w:sz w:val="20"/>
                <w:szCs w:val="20"/>
              </w:rPr>
              <w:t xml:space="preserve"> receptor </w:t>
            </w:r>
            <w:proofErr w:type="spellStart"/>
            <w:r w:rsidRPr="000F45BA">
              <w:rPr>
                <w:sz w:val="20"/>
                <w:szCs w:val="20"/>
              </w:rPr>
              <w:t>signaling</w:t>
            </w:r>
            <w:proofErr w:type="spellEnd"/>
            <w:r w:rsidRPr="000F45BA">
              <w:rPr>
                <w:sz w:val="20"/>
                <w:szCs w:val="20"/>
              </w:rPr>
              <w:t xml:space="preserve"> and DNA repair events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Timilsina&lt;/Author&gt;&lt;Year&gt;2022&lt;/Year&gt;&lt;RecNum&gt;585&lt;/RecNum&gt;&lt;DisplayText&gt;[9]&lt;/DisplayText&gt;&lt;record&gt;&lt;rec-number&gt;585&lt;/rec-number&gt;&lt;foreign-keys&gt;&lt;key app="EN" db-id="2d0v9xa99zzaepeespx5f9wert9ee9s2ta2v" timestamp="1756056368"&gt;585&lt;/key&gt;&lt;/foreign-keys&gt;&lt;ref-type name="Journal Article"&gt;17&lt;/ref-type&gt;&lt;contributors&gt;&lt;authors&gt;&lt;author&gt;Timilsina, Santosh&lt;/author&gt;&lt;author&gt;Rajamanickam, Subapriya&lt;/author&gt;&lt;author&gt;Rao, Arhan&lt;/author&gt;&lt;author&gt;Subbarayalu, Panneerdoss&lt;/author&gt;&lt;author&gt;Nirzhor, Saif&lt;/author&gt;&lt;author&gt;Abdelfattah, Nourhan&lt;/author&gt;&lt;author&gt;Viswanadhapalli, Suryavathi&lt;/author&gt;&lt;author&gt;Chen, Yidong&lt;/author&gt;&lt;author&gt;Jatoi, Ismail&lt;/author&gt;&lt;author&gt;Brenner, Andrew&lt;/author&gt;&lt;author&gt;Rao, Manjeet K.&lt;/author&gt;&lt;author&gt;Vadlamudi, Ratna&lt;/author&gt;&lt;author&gt;Kaklamani, Virginia&lt;/author&gt;&lt;/authors&gt;&lt;/contributors&gt;&lt;titles&gt;&lt;title&gt;The antidepressant imipramine inhibits breast cancer growth by targeting estrogen receptor signaling and DNA repair events&lt;/title&gt;&lt;secondary-title&gt;Cancer Letters&lt;/secondary-title&gt;&lt;/titles&gt;&lt;periodical&gt;&lt;full-title&gt;Cancer letters&lt;/full-title&gt;&lt;/periodical&gt;&lt;pages&gt;215717&lt;/pages&gt;&lt;volume&gt;540&lt;/volume&gt;&lt;keywords&gt;&lt;keyword&gt;Imipramine&lt;/keyword&gt;&lt;keyword&gt;Drug repurposing&lt;/keyword&gt;&lt;keyword&gt;Breast cancer&lt;/keyword&gt;&lt;keyword&gt;DNA damage&lt;/keyword&gt;&lt;keyword&gt;DNA repair&lt;/keyword&gt;&lt;keyword&gt;Estrogen receptor&lt;/keyword&gt;&lt;/keywords&gt;&lt;dates&gt;&lt;year&gt;2022&lt;/year&gt;&lt;pub-dates&gt;&lt;date&gt;2022/08/01/&lt;/date&gt;&lt;/pub-dates&gt;&lt;/dates&gt;&lt;isbn&gt;0304-3835&lt;/isbn&gt;&lt;urls&gt;&lt;related-urls&gt;&lt;url&gt;https://www.sciencedirect.com/science/article/pii/S0304383522002014&lt;/url&gt;&lt;/related-urls&gt;&lt;/urls&gt;&lt;electronic-resource-num&gt;https://doi.org/10.1016/j.canlet.2022.215717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9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35B1AF36" w14:textId="77777777">
        <w:tc>
          <w:tcPr>
            <w:tcW w:w="597" w:type="dxa"/>
          </w:tcPr>
          <w:p w14:paraId="22C28F6F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16" w:type="dxa"/>
          </w:tcPr>
          <w:p w14:paraId="1D054EB9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995</w:t>
            </w:r>
          </w:p>
        </w:tc>
        <w:tc>
          <w:tcPr>
            <w:tcW w:w="1802" w:type="dxa"/>
          </w:tcPr>
          <w:p w14:paraId="6FA9C7ED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Desipramine</w:t>
            </w:r>
          </w:p>
        </w:tc>
        <w:tc>
          <w:tcPr>
            <w:tcW w:w="1260" w:type="dxa"/>
          </w:tcPr>
          <w:p w14:paraId="5F67BC31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</w:t>
            </w:r>
          </w:p>
        </w:tc>
        <w:tc>
          <w:tcPr>
            <w:tcW w:w="6660" w:type="dxa"/>
          </w:tcPr>
          <w:p w14:paraId="29AB8FA0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t xml:space="preserve">Induced apoptosis in Hepatocellular carcinoma cells </w:t>
            </w: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instrText xml:space="preserve"> ADDIN EN.CITE &lt;EndNote&gt;&lt;Cite&gt;&lt;Author&gt;HUANG&lt;/Author&gt;&lt;Year&gt;2023&lt;/Year&gt;&lt;RecNum&gt;580&lt;/RecNum&gt;&lt;DisplayText&gt;[10]&lt;/DisplayText&gt;&lt;record&gt;&lt;rec-number&gt;580&lt;/rec-number&gt;&lt;foreign-keys&gt;&lt;key app="EN" db-id="2d0v9xa99zzaepeespx5f9wert9ee9s2ta2v" timestamp="1756054266"&gt;580&lt;/key&gt;&lt;/foreign-keys&gt;&lt;ref-type name="Journal Article"&gt;17&lt;/ref-type&gt;&lt;contributors&gt;&lt;authors&gt;&lt;author&gt;HUANG, YA-HUI&lt;/author&gt;&lt;author&gt;YEH, CHAU-TING&lt;/author&gt;&lt;/authors&gt;&lt;/contributors&gt;&lt;titles&gt;&lt;title&gt;Anticancer Effects of Antidepressants in Hepatocellular Carcinoma Cells&lt;/title&gt;&lt;secondary-title&gt;Anticancer Research&lt;/secondary-title&gt;&lt;/titles&gt;&lt;periodical&gt;&lt;full-title&gt;Anticancer research&lt;/full-title&gt;&lt;/periodical&gt;&lt;pages&gt;1201-1206&lt;/pages&gt;&lt;volume&gt;43&lt;/volume&gt;&lt;number&gt;3&lt;/number&gt;&lt;dates&gt;&lt;year&gt;2023&lt;/year&gt;&lt;/dates&gt;&lt;urls&gt;&lt;related-urls&gt;&lt;url&gt;https://ar.iiarjournals.org/content/anticanres/43/3/1201.full.pdf&lt;/url&gt;&lt;/related-urls&gt;&lt;/urls&gt;&lt;electronic-resource-num&gt;10.21873/anticanres.16266&lt;/electronic-resource-num&gt;&lt;/record&gt;&lt;/Cite&gt;&lt;/EndNote&gt;</w:instrText>
            </w: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t>[10]</w:t>
            </w:r>
            <w:r w:rsidRPr="000F45BA">
              <w:rPr>
                <w:rFonts w:eastAsia="Helvetica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13BF9F4C" w14:textId="77777777">
        <w:tc>
          <w:tcPr>
            <w:tcW w:w="597" w:type="dxa"/>
          </w:tcPr>
          <w:p w14:paraId="7C9B8C65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16" w:type="dxa"/>
          </w:tcPr>
          <w:p w14:paraId="76660077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386</w:t>
            </w:r>
          </w:p>
        </w:tc>
        <w:tc>
          <w:tcPr>
            <w:tcW w:w="1802" w:type="dxa"/>
          </w:tcPr>
          <w:p w14:paraId="422CC62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Fluoxetine</w:t>
            </w:r>
          </w:p>
        </w:tc>
        <w:tc>
          <w:tcPr>
            <w:tcW w:w="1260" w:type="dxa"/>
          </w:tcPr>
          <w:p w14:paraId="4ABA6F74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</w:t>
            </w:r>
          </w:p>
        </w:tc>
        <w:tc>
          <w:tcPr>
            <w:tcW w:w="6660" w:type="dxa"/>
          </w:tcPr>
          <w:p w14:paraId="6D529233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Suppresses osteosarcoma progression in vivo by inducing apoptosis and inhibiting the AKT/mTOR/NF-</w:t>
            </w:r>
            <w:proofErr w:type="spellStart"/>
            <w:r w:rsidRPr="000F45BA">
              <w:rPr>
                <w:sz w:val="20"/>
                <w:szCs w:val="20"/>
              </w:rPr>
              <w:t>κB</w:t>
            </w:r>
            <w:proofErr w:type="spellEnd"/>
            <w:r w:rsidRPr="000F45BA">
              <w:rPr>
                <w:sz w:val="20"/>
                <w:szCs w:val="20"/>
              </w:rPr>
              <w:t xml:space="preserve"> pathway</w:t>
            </w:r>
            <w:r w:rsidRPr="000F45BA">
              <w:rPr>
                <w:sz w:val="20"/>
                <w:szCs w:val="20"/>
                <w:shd w:val="clear" w:color="auto" w:fill="FFFFFF"/>
              </w:rPr>
              <w:t xml:space="preserve"> </w: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CHEN&lt;/Author&gt;&lt;Year&gt;2025&lt;/Year&gt;&lt;RecNum&gt;582&lt;/RecNum&gt;&lt;DisplayText&gt;[11]&lt;/DisplayText&gt;&lt;record&gt;&lt;rec-number&gt;582&lt;/rec-number&gt;&lt;foreign-keys&gt;&lt;key app="EN" db-id="2d0v9xa99zzaepeespx5f9wert9ee9s2ta2v" timestamp="1756055524"&gt;582&lt;/key&gt;&lt;/foreign-keys&gt;&lt;ref-type name="Journal Article"&gt;17&lt;/ref-type&gt;&lt;contributors&gt;&lt;authors&gt;&lt;author&gt;CHEN, YU-HSI&lt;/author&gt;&lt;author&gt;LI, CHI-HUAN&lt;/author&gt;&lt;author&gt;LIU, SHIH-WEI&lt;/author&gt;&lt;author&gt;HSU, FEI-TING&lt;/author&gt;&lt;author&gt;KU, MING-CHOU&lt;/author&gt;&lt;/authors&gt;&lt;/contributors&gt;&lt;titles&gt;&lt;title&gt;Fluoxetine Suppresses Osteosarcoma Progression &amp;lt;em&amp;gt;In Vivo&amp;lt;/em&amp;gt; by Inducing Apoptosis and Inhibiting the AKT/mTOR/NF-κB Signaling Pathway&lt;/title&gt;&lt;secondary-title&gt;Anticancer Research&lt;/secondary-title&gt;&lt;/titles&gt;&lt;periodical&gt;&lt;full-title&gt;Anticancer research&lt;/full-title&gt;&lt;/periodical&gt;&lt;pages&gt;1465-1480&lt;/pages&gt;&lt;volume&gt;45&lt;/volume&gt;&lt;number&gt;4&lt;/number&gt;&lt;dates&gt;&lt;year&gt;2025&lt;/year&gt;&lt;/dates&gt;&lt;urls&gt;&lt;related-urls&gt;&lt;url&gt;https://ar.iiarjournals.org/content/anticanres/45/4/1465.full.pdf&lt;/url&gt;&lt;/related-urls&gt;&lt;/urls&gt;&lt;electronic-resource-num&gt;10.21873/anticanres.17530&lt;/electronic-resource-num&gt;&lt;/record&gt;&lt;/Cite&gt;&lt;/EndNote&gt;</w:instrTex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sz w:val="20"/>
                <w:szCs w:val="20"/>
                <w:shd w:val="clear" w:color="auto" w:fill="FFFFFF"/>
              </w:rPr>
              <w:t>[11]</w: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605DAB98" w14:textId="77777777">
        <w:tc>
          <w:tcPr>
            <w:tcW w:w="597" w:type="dxa"/>
          </w:tcPr>
          <w:p w14:paraId="394EE852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16" w:type="dxa"/>
          </w:tcPr>
          <w:p w14:paraId="23337718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4927</w:t>
            </w:r>
          </w:p>
        </w:tc>
        <w:tc>
          <w:tcPr>
            <w:tcW w:w="1802" w:type="dxa"/>
          </w:tcPr>
          <w:p w14:paraId="086C9D61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romethazine</w:t>
            </w:r>
          </w:p>
        </w:tc>
        <w:tc>
          <w:tcPr>
            <w:tcW w:w="1260" w:type="dxa"/>
          </w:tcPr>
          <w:p w14:paraId="49DE348E" w14:textId="77777777" w:rsidR="00BE7DD5" w:rsidRPr="000F45BA" w:rsidRDefault="00605EA6">
            <w:pPr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-7</w:t>
            </w:r>
          </w:p>
        </w:tc>
        <w:tc>
          <w:tcPr>
            <w:tcW w:w="6660" w:type="dxa"/>
          </w:tcPr>
          <w:p w14:paraId="6C930CC4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inhibits proliferation and promotes apoptosis in colorectal cancer cells by suppressing the PI3K/AKT pathway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&lt;/Author&gt;&lt;Year&gt;2021&lt;/Year&gt;&lt;RecNum&gt;583&lt;/RecNum&gt;&lt;DisplayText&gt;[12]&lt;/DisplayText&gt;&lt;record&gt;&lt;rec-number&gt;583&lt;/rec-number&gt;&lt;foreign-keys&gt;&lt;key app="EN" db-id="2d0v9xa99zzaepeespx5f9wert9ee9s2ta2v" timestamp="1756055782"&gt;583&lt;/key&gt;&lt;/foreign-keys&gt;&lt;ref-type name="Journal Article"&gt;17&lt;/ref-type&gt;&lt;contributors&gt;&lt;authors&gt;&lt;author&gt;Tan, Xinyue&lt;/author&gt;&lt;author&gt;Gong, Liuyun&lt;/author&gt;&lt;author&gt;Li, Xinyue&lt;/author&gt;&lt;author&gt;Zhang, Xinyue&lt;/author&gt;&lt;author&gt;Sun, Jiahao&lt;/author&gt;&lt;author&gt;Luo, Xuehui&lt;/author&gt;&lt;author&gt;Wang, Qi&lt;/author&gt;&lt;author&gt;Chen, Jie&lt;/author&gt;&lt;author&gt;Xie, Lina&lt;/author&gt;&lt;author&gt;Han, Suxia&lt;/author&gt;&lt;/authors&gt;&lt;/contributors&gt;&lt;titles&gt;&lt;title&gt;Promethazine inhibits proliferation and promotes apoptosis in colorectal cancer cells by suppressing the PI3K/AKT pathway&lt;/title&gt;&lt;secondary-title&gt;Biomedicine &amp;amp; Pharmacotherapy&lt;/secondary-title&gt;&lt;/titles&gt;&lt;periodical&gt;&lt;full-title&gt;Biomedicine &amp;amp; Pharmacotherapy&lt;/full-title&gt;&lt;/periodical&gt;&lt;pages&gt;112174&lt;/pages&gt;&lt;volume&gt;143&lt;/volume&gt;&lt;keywords&gt;&lt;keyword&gt;colorectal cancer&lt;/keyword&gt;&lt;keyword&gt;promethazine&lt;/keyword&gt;&lt;keyword&gt;apoptosis&lt;/keyword&gt;&lt;keyword&gt;PI3K/AKT pathway&lt;/keyword&gt;&lt;keyword&gt;drug repurposing&lt;/keyword&gt;&lt;/keywords&gt;&lt;dates&gt;&lt;year&gt;2021&lt;/year&gt;&lt;pub-dates&gt;&lt;date&gt;2021/11/01/&lt;/date&gt;&lt;/pub-dates&gt;&lt;/dates&gt;&lt;isbn&gt;0753-3322&lt;/isbn&gt;&lt;urls&gt;&lt;related-urls&gt;&lt;url&gt;https://www.sciencedirect.com/science/article/pii/S0753332221009586&lt;/url&gt;&lt;/related-urls&gt;&lt;/urls&gt;&lt;electronic-resource-num&gt;https://doi.org/10.1016/j.biopha.2021.112174&lt;/electronic-resource-num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12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082C74E4" w14:textId="77777777">
        <w:tc>
          <w:tcPr>
            <w:tcW w:w="597" w:type="dxa"/>
          </w:tcPr>
          <w:p w14:paraId="048CD1BF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16" w:type="dxa"/>
          </w:tcPr>
          <w:p w14:paraId="2957329A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9493</w:t>
            </w:r>
          </w:p>
        </w:tc>
        <w:tc>
          <w:tcPr>
            <w:tcW w:w="1802" w:type="dxa"/>
          </w:tcPr>
          <w:p w14:paraId="113D09DA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arnate</w:t>
            </w:r>
            <w:proofErr w:type="spellEnd"/>
          </w:p>
        </w:tc>
        <w:tc>
          <w:tcPr>
            <w:tcW w:w="1260" w:type="dxa"/>
          </w:tcPr>
          <w:p w14:paraId="6DAFA3BE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5.7</w:t>
            </w:r>
          </w:p>
        </w:tc>
        <w:tc>
          <w:tcPr>
            <w:tcW w:w="6660" w:type="dxa"/>
          </w:tcPr>
          <w:p w14:paraId="0629AF08" w14:textId="77777777" w:rsidR="00BE7DD5" w:rsidRPr="000F45BA" w:rsidRDefault="00605EA6" w:rsidP="002A208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inhibits LSD1 activity in CRC treatment by hindering the covalent binding of LSD1 to FAD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24&lt;/Year&gt;&lt;RecNum&gt;584&lt;/RecNum&gt;&lt;DisplayText&gt;[13]&lt;/DisplayText&gt;&lt;record&gt;&lt;rec-number&gt;584&lt;/rec-number&gt;&lt;foreign-keys&gt;&lt;key app="EN" db-id="2d0v9xa99zzaepeespx5f9wert9ee9s2ta2v" timestamp="1756056203"&gt;584&lt;/key&gt;&lt;/foreign-keys&gt;&lt;ref-type name="Journal Article"&gt;17&lt;/ref-type&gt;&lt;contributors&gt;&lt;authors&gt;&lt;author&gt;Jiang Chen&lt;/author&gt;&lt;author&gt;Tao Yang&lt;/author&gt;&lt;author&gt;Tianbao Xiao&lt;/author&gt;&lt;author&gt;Ziwei Wang&lt;/author&gt;&lt;author&gt;Fan He&lt;/author&gt;&lt;author&gt;Tian-tian Bao&lt;/author&gt;&lt;author&gt;Yibo Cao&lt;/author&gt;&lt;/authors&gt;&lt;/contributors&gt;&lt;titles&gt;&lt;title&gt;Overview and new insights of lysine-specific histone demethylase 1 in colorectal cancer: promoting epithelial-mesenchymal transition and stemness features of cancer stem cells&lt;/title&gt;&lt;secondary-title&gt;Oncologie&lt;/secondary-title&gt;&lt;/titles&gt;&lt;periodical&gt;&lt;full-title&gt;Oncologie&lt;/full-title&gt;&lt;/periodical&gt;&lt;pages&gt;369-377&lt;/pages&gt;&lt;volume&gt;26&lt;/volume&gt;&lt;number&gt;3&lt;/number&gt;&lt;dates&gt;&lt;year&gt;2024&lt;/year&gt;&lt;/dates&gt;&lt;urls&gt;&lt;related-urls&gt;&lt;url&gt;https://doi.org/10.1515/oncologie-2023-0562&lt;/url&gt;&lt;/related-urls&gt;&lt;/urls&gt;&lt;electronic-resource-num&gt;doi:10.1515/oncologie-2023-0562&lt;/electronic-resource-num&gt;&lt;access-date&gt;2025-08-24&lt;/access-date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13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E7DD5" w:rsidRPr="000F45BA" w14:paraId="1BC35E5A" w14:textId="77777777">
        <w:tc>
          <w:tcPr>
            <w:tcW w:w="11335" w:type="dxa"/>
            <w:gridSpan w:val="5"/>
          </w:tcPr>
          <w:p w14:paraId="2C8CFE09" w14:textId="77777777" w:rsidR="00BE7DD5" w:rsidRPr="000F45BA" w:rsidRDefault="00BE7DD5">
            <w:pPr>
              <w:jc w:val="center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</w:p>
          <w:p w14:paraId="37FA6361" w14:textId="77777777" w:rsidR="00BE7DD5" w:rsidRPr="000F45BA" w:rsidRDefault="00605EA6">
            <w:pPr>
              <w:jc w:val="center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STATINS</w:t>
            </w:r>
          </w:p>
        </w:tc>
      </w:tr>
      <w:tr w:rsidR="00BE7DD5" w:rsidRPr="000F45BA" w14:paraId="428C554D" w14:textId="77777777">
        <w:tc>
          <w:tcPr>
            <w:tcW w:w="597" w:type="dxa"/>
          </w:tcPr>
          <w:p w14:paraId="31075B91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16" w:type="dxa"/>
          </w:tcPr>
          <w:p w14:paraId="02509E59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5282452</w:t>
            </w:r>
          </w:p>
        </w:tc>
        <w:tc>
          <w:tcPr>
            <w:tcW w:w="1802" w:type="dxa"/>
          </w:tcPr>
          <w:p w14:paraId="69D7798C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proofErr w:type="spellStart"/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itavastatin</w:t>
            </w:r>
            <w:proofErr w:type="spellEnd"/>
          </w:p>
        </w:tc>
        <w:tc>
          <w:tcPr>
            <w:tcW w:w="1260" w:type="dxa"/>
          </w:tcPr>
          <w:p w14:paraId="0A5ED911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8.4</w:t>
            </w:r>
          </w:p>
        </w:tc>
        <w:tc>
          <w:tcPr>
            <w:tcW w:w="6660" w:type="dxa"/>
          </w:tcPr>
          <w:p w14:paraId="73BA0630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duces caspase‐mediated apoptotic death through oxidative stress and DNA damage in human cervical cancer cell line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Hacıseyitoğlu&lt;/Author&gt;&lt;Year&gt;2024&lt;/Year&gt;&lt;RecNum&gt;608&lt;/RecNum&gt;&lt;DisplayText&gt;[14]&lt;/DisplayText&gt;&lt;record&gt;&lt;rec-number&gt;608&lt;/rec-number&gt;&lt;foreign-keys&gt;&lt;key app="EN" db-id="2d0v9xa99zzaepeespx5f9wert9ee9s2ta2v" timestamp="1756067534"&gt;608&lt;/key&gt;&lt;/foreign-keys&gt;&lt;ref-type name="Journal Article"&gt;17&lt;/ref-type&gt;&lt;contributors&gt;&lt;authors&gt;&lt;author&gt;Hacıseyitoğlu, Aysun Ökçesiz&lt;/author&gt;&lt;author&gt;Doğan, Tuğbagül Çal&lt;/author&gt;&lt;author&gt;Dilsiz, Sevtap Aydın&lt;/author&gt;&lt;author&gt;Canpınar, Hande&lt;/author&gt;&lt;author&gt;Eken, Ayşe&lt;/author&gt;&lt;author&gt;Bucurgat, Ülkü Ündeğer&lt;/author&gt;&lt;/authors&gt;&lt;/contributors&gt;&lt;titles&gt;&lt;title&gt;Pitavastatin induces caspase‐mediated apoptotic death through oxidative stress and DNA damage in combined with cisplatin in human cervical cancer cell line&lt;/title&gt;&lt;secondary-title&gt;Journal of Applied Toxicology&lt;/secondary-title&gt;&lt;/titles&gt;&lt;periodical&gt;&lt;full-title&gt;Journal of Applied Toxicology&lt;/full-title&gt;&lt;/periodical&gt;&lt;pages&gt;623-640&lt;/pages&gt;&lt;volume&gt;44&lt;/volume&gt;&lt;number&gt;4&lt;/number&gt;&lt;dates&gt;&lt;year&gt;2024&lt;/year&gt;&lt;/dates&gt;&lt;isbn&gt;0260-437X&lt;/isbn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14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08AE0C99" w14:textId="77777777">
        <w:tc>
          <w:tcPr>
            <w:tcW w:w="597" w:type="dxa"/>
          </w:tcPr>
          <w:p w14:paraId="1CB13A2D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16" w:type="dxa"/>
          </w:tcPr>
          <w:p w14:paraId="56118399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54454</w:t>
            </w:r>
          </w:p>
        </w:tc>
        <w:tc>
          <w:tcPr>
            <w:tcW w:w="1802" w:type="dxa"/>
          </w:tcPr>
          <w:p w14:paraId="78F267B6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t xml:space="preserve">Simvastatin </w:t>
            </w:r>
          </w:p>
        </w:tc>
        <w:tc>
          <w:tcPr>
            <w:tcW w:w="1260" w:type="dxa"/>
          </w:tcPr>
          <w:p w14:paraId="068196E0" w14:textId="77777777" w:rsidR="00BE7DD5" w:rsidRPr="000F45BA" w:rsidRDefault="00605EA6">
            <w:pPr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-8.1</w:t>
            </w:r>
          </w:p>
        </w:tc>
        <w:tc>
          <w:tcPr>
            <w:tcW w:w="6660" w:type="dxa"/>
          </w:tcPr>
          <w:p w14:paraId="3485B644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exerts anticancer effects in osteosarcoma cell lines via geranylgeranylation and c-Jun activation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any&lt;/Author&gt;&lt;Year&gt;2018&lt;/Year&gt;&lt;RecNum&gt;598&lt;/RecNum&gt;&lt;DisplayText&gt;[15]&lt;/DisplayText&gt;&lt;record&gt;&lt;rec-number&gt;598&lt;/rec-number&gt;&lt;foreign-keys&gt;&lt;key app="EN" db-id="2d0v9xa99zzaepeespx5f9wert9ee9s2ta2v" timestamp="1756063683"&gt;598&lt;/key&gt;&lt;/foreign-keys&gt;&lt;ref-type name="Journal Article"&gt;17&lt;/ref-type&gt;&lt;contributors&gt;&lt;authors&gt;&lt;author&gt;Kany, Shinwan&lt;/author&gt;&lt;author&gt;Woschek, Mathias&lt;/author&gt;&lt;author&gt;Kneip, Niels&lt;/author&gt;&lt;author&gt;Sturm, Ramona&lt;/author&gt;&lt;author&gt;Kalbitz, Miriam&lt;/author&gt;&lt;author&gt;Hanschen, Marc&lt;/author&gt;&lt;author&gt;Relja, Borna&lt;/author&gt;&lt;/authors&gt;&lt;/contributors&gt;&lt;auth-address&gt;Department of Trauma, Hand and Reconstructive Surgery, University Hospital Frankfurt, Goethe University, D-60590 Frankfurt am Main, Germany Department of Orthopedic Trauma, Hand, Plastic and Reconstructive Surgery, University of Ulm, D-89081 Ulm, Germany Department of Trauma Surgery, Technical University Munich, D-81675 Munich, Germany&lt;/auth-address&gt;&lt;titles&gt;&lt;title&gt;Simvastatin exerts anticancer effects in osteosarcoma cell lines via geranylgeranylation and c-Jun activation&lt;/title&gt;&lt;secondary-title&gt;Int J Oncol&lt;/secondary-title&gt;&lt;short-title&gt;Simvastatin exerts anticancer effects in osteosarcoma cell lines via geranylgeranylation and c-Jun activation&lt;/short-title&gt;&lt;/titles&gt;&lt;periodical&gt;&lt;full-title&gt;Int J Oncol&lt;/full-title&gt;&lt;/periodical&gt;&lt;pages&gt;1285-1294&lt;/pages&gt;&lt;volume&gt;52&lt;/volume&gt;&lt;number&gt;4&lt;/number&gt;&lt;keywords&gt;&lt;keyword&gt;statin&lt;/keyword&gt;&lt;keyword&gt;cancer&lt;/keyword&gt;&lt;keyword&gt;osteosarcoma&lt;/keyword&gt;&lt;keyword&gt;JNK&lt;/keyword&gt;&lt;keyword&gt;Rho proteins&lt;/keyword&gt;&lt;keyword&gt;geranylation&lt;/keyword&gt;&lt;keyword&gt;prenylation&lt;/keyword&gt;&lt;/keywords&gt;&lt;dates&gt;&lt;year&gt;2018&lt;/year&gt;&lt;pub-dates&gt;&lt;date&gt;2018/04/01&lt;/date&gt;&lt;/pub-dates&gt;&lt;/dates&gt;&lt;isbn&gt;1019-6439 1791-2423&lt;/isbn&gt;&lt;urls&gt;&lt;related-urls&gt;&lt;url&gt;https://doi.org/10.3892/ijo.2018.4288&lt;/url&gt;&lt;/related-urls&gt;&lt;/urls&gt;&lt;electronic-resource-num&gt;10.3892/ijo.2018.4288&lt;/electronic-resource-num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15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04C0F449" w14:textId="77777777">
        <w:tc>
          <w:tcPr>
            <w:tcW w:w="597" w:type="dxa"/>
          </w:tcPr>
          <w:p w14:paraId="1825FE69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16" w:type="dxa"/>
          </w:tcPr>
          <w:p w14:paraId="049DB7CC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60823</w:t>
            </w:r>
          </w:p>
        </w:tc>
        <w:tc>
          <w:tcPr>
            <w:tcW w:w="1802" w:type="dxa"/>
          </w:tcPr>
          <w:p w14:paraId="31A0C2AF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</w:rPr>
              <w:t>Atorvastatin</w:t>
            </w:r>
          </w:p>
        </w:tc>
        <w:tc>
          <w:tcPr>
            <w:tcW w:w="1260" w:type="dxa"/>
          </w:tcPr>
          <w:p w14:paraId="7F59888A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8</w:t>
            </w:r>
          </w:p>
        </w:tc>
        <w:tc>
          <w:tcPr>
            <w:tcW w:w="6660" w:type="dxa"/>
          </w:tcPr>
          <w:p w14:paraId="28D81596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exhibits anticancer effects by inhibiting YAP/TAZ activity in mesenchymal-like non-small cell lung cancer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Ishikawa&lt;/Author&gt;&lt;Year&gt;2025&lt;/Year&gt;&lt;RecNum&gt;590&lt;/RecNum&gt;&lt;DisplayText&gt;[16]&lt;/DisplayText&gt;&lt;record&gt;&lt;rec-number&gt;590&lt;/rec-number&gt;&lt;foreign-keys&gt;&lt;key app="EN" db-id="2d0v9xa99zzaepeespx5f9wert9ee9s2ta2v" timestamp="1756058579"&gt;590&lt;/key&gt;&lt;/foreign-keys&gt;&lt;ref-type name="Journal Article"&gt;17&lt;/ref-type&gt;&lt;contributors&gt;&lt;authors&gt;&lt;author&gt;Ishikawa, Takuro&lt;/author&gt;&lt;author&gt;Okubo, Tomohito&lt;/author&gt;&lt;author&gt;Matsushita, Natsuki&lt;/author&gt;&lt;author&gt;Tashiro, Jiro&lt;/author&gt;&lt;author&gt;Warita, Katsuhiko&lt;/author&gt;&lt;author&gt;Naito, Munekazu&lt;/author&gt;&lt;/authors&gt;&lt;/contributors&gt;&lt;titles&gt;&lt;title&gt;Atorvastatin exhibits anticancer effects by inhibiting YAP/TAZ activity in mesenchymal-like non-small cell lung cancer&lt;/title&gt;&lt;secondary-title&gt;Scientific Reports&lt;/secondary-title&gt;&lt;/titles&gt;&lt;periodical&gt;&lt;full-title&gt;Scientific reports&lt;/full-title&gt;&lt;/periodical&gt;&lt;pages&gt;30167&lt;/pages&gt;&lt;volume&gt;15&lt;/volume&gt;&lt;number&gt;1&lt;/number&gt;&lt;dates&gt;&lt;year&gt;2025&lt;/year&gt;&lt;pub-dates&gt;&lt;date&gt;2025/08/18&lt;/date&gt;&lt;/pub-dates&gt;&lt;/dates&gt;&lt;isbn&gt;2045-2322&lt;/isbn&gt;&lt;urls&gt;&lt;related-urls&gt;&lt;url&gt;https://doi.org/10.1038/s41598-025-15624-2&lt;/url&gt;&lt;/related-urls&gt;&lt;/urls&gt;&lt;electronic-resource-num&gt;10.1038/s41598-025-15624-2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16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6352DB96" w14:textId="77777777">
        <w:tc>
          <w:tcPr>
            <w:tcW w:w="597" w:type="dxa"/>
          </w:tcPr>
          <w:p w14:paraId="7968515C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16" w:type="dxa"/>
          </w:tcPr>
          <w:p w14:paraId="32062325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53232</w:t>
            </w:r>
          </w:p>
        </w:tc>
        <w:tc>
          <w:tcPr>
            <w:tcW w:w="1802" w:type="dxa"/>
          </w:tcPr>
          <w:p w14:paraId="307F0B7F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Lovastatin</w:t>
            </w:r>
          </w:p>
        </w:tc>
        <w:tc>
          <w:tcPr>
            <w:tcW w:w="1260" w:type="dxa"/>
          </w:tcPr>
          <w:p w14:paraId="14E8E4CD" w14:textId="77777777" w:rsidR="00BE7DD5" w:rsidRPr="000F45BA" w:rsidRDefault="00605EA6">
            <w:pPr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-8</w:t>
            </w:r>
          </w:p>
        </w:tc>
        <w:tc>
          <w:tcPr>
            <w:tcW w:w="6660" w:type="dxa"/>
          </w:tcPr>
          <w:p w14:paraId="459E41E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induces apoptosis in cancer cells by downregulating GLO1 and HMGCR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xpression via suppression of the Ras/PI3K/Akt/NF-</w:t>
            </w:r>
            <w:proofErr w:type="spellStart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κB</w:t>
            </w:r>
            <w:proofErr w:type="spellEnd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 and Ras/Raf/ERK/NF-</w:t>
            </w:r>
            <w:proofErr w:type="spellStart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κB</w:t>
            </w:r>
            <w:proofErr w:type="spellEnd"/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 pathways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nu&lt;/Author&gt;&lt;Year&gt;2022&lt;/Year&gt;&lt;RecNum&gt;609&lt;/RecNum&gt;&lt;DisplayText&gt;[17]&lt;/DisplayText&gt;&lt;record&gt;&lt;rec-number&gt;609&lt;/rec-number&gt;&lt;foreign-keys&gt;&lt;key app="EN" db-id="2d0v9xa99zzaepeespx5f9wert9ee9s2ta2v" timestamp="1756069820"&gt;609&lt;/key&gt;&lt;/foreign-keys&gt;&lt;ref-type name="Journal Article"&gt;17&lt;/ref-type&gt;&lt;contributors&gt;&lt;authors&gt;&lt;author&gt;Monu, Monu&lt;/author&gt;&lt;author&gt;Sehrawat, Krishan D&lt;/author&gt;&lt;author&gt;Singh, Anoop&lt;/author&gt;&lt;author&gt;Chaudhary, Gaurav&lt;/author&gt;&lt;author&gt;Bamal, Deepak&lt;/author&gt;&lt;author&gt;Sehrawat, Anita R&lt;/author&gt;&lt;/authors&gt;&lt;/contributors&gt;&lt;titles&gt;&lt;title&gt;An overview on the therapeutic potential and anticancer mechanism of Monacolin K/Lovastatin&lt;/title&gt;&lt;secondary-title&gt;Pharmacological Research-Modern Chinese Medicine&lt;/secondary-title&gt;&lt;/titles&gt;&lt;periodical&gt;&lt;full-title&gt;Pharmacological Research-Modern Chinese Medicine&lt;/full-title&gt;&lt;/periodical&gt;&lt;pages&gt;100187&lt;/pages&gt;&lt;volume&gt;5&lt;/volume&gt;&lt;dates&gt;&lt;year&gt;2022&lt;/year&gt;&lt;/dates&gt;&lt;isbn&gt;2667-1425&lt;/isbn&gt;&lt;urls&gt;&lt;/urls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17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6BB209BA" w14:textId="77777777">
        <w:tc>
          <w:tcPr>
            <w:tcW w:w="597" w:type="dxa"/>
          </w:tcPr>
          <w:p w14:paraId="7CBEEAD2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lastRenderedPageBreak/>
              <w:t>15</w:t>
            </w:r>
          </w:p>
        </w:tc>
        <w:tc>
          <w:tcPr>
            <w:tcW w:w="1016" w:type="dxa"/>
          </w:tcPr>
          <w:p w14:paraId="4343789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64715</w:t>
            </w:r>
          </w:p>
        </w:tc>
        <w:tc>
          <w:tcPr>
            <w:tcW w:w="1802" w:type="dxa"/>
          </w:tcPr>
          <w:p w14:paraId="0E7728D5" w14:textId="77777777" w:rsidR="00BE7DD5" w:rsidRPr="000F45BA" w:rsidRDefault="00605EA6">
            <w:pPr>
              <w:pStyle w:val="NormalWeb"/>
              <w:widowControl/>
            </w:pPr>
            <w:proofErr w:type="spellStart"/>
            <w:r w:rsidRPr="000F45BA">
              <w:t>Mevastatin</w:t>
            </w:r>
            <w:proofErr w:type="spellEnd"/>
            <w:r w:rsidRPr="000F45BA">
              <w:t xml:space="preserve"> </w:t>
            </w:r>
          </w:p>
          <w:p w14:paraId="0C662848" w14:textId="77777777" w:rsidR="00BE7DD5" w:rsidRPr="000F45BA" w:rsidRDefault="00BE7DD5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14:paraId="46240EC6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9</w:t>
            </w:r>
          </w:p>
        </w:tc>
        <w:tc>
          <w:tcPr>
            <w:tcW w:w="6660" w:type="dxa"/>
            <w:shd w:val="clear" w:color="auto" w:fill="auto"/>
          </w:tcPr>
          <w:p w14:paraId="705799BE" w14:textId="77777777" w:rsidR="00BE7DD5" w:rsidRPr="000F45BA" w:rsidRDefault="00605EA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 xml:space="preserve">in combination with the HDAC inhibitor LBH589, it demonstrates the ability to inhibit the growth of triple-negative breast cancer </w: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MaW48L0F1dGhvcj48WWVhcj4yMDE3PC9ZZWFyPjxSZWNO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</w:fldData>
              </w:fldChar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MaW48L0F1dGhvcj48WWVhcj4yMDE3PC9ZZWFyPjxSZWNO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</w:fldData>
              </w:fldChar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E244E1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r>
            <w:r w:rsidR="00E244E1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[18]</w: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34BDB9D7" w14:textId="77777777">
        <w:tc>
          <w:tcPr>
            <w:tcW w:w="597" w:type="dxa"/>
          </w:tcPr>
          <w:p w14:paraId="282C2094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16" w:type="dxa"/>
          </w:tcPr>
          <w:p w14:paraId="3FEA98EB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446155</w:t>
            </w:r>
          </w:p>
        </w:tc>
        <w:tc>
          <w:tcPr>
            <w:tcW w:w="1802" w:type="dxa"/>
          </w:tcPr>
          <w:p w14:paraId="25F95055" w14:textId="77777777" w:rsidR="00BE7DD5" w:rsidRPr="000F45BA" w:rsidRDefault="00605EA6">
            <w:pPr>
              <w:pStyle w:val="NormalWeb"/>
              <w:widowControl/>
            </w:pPr>
            <w:r w:rsidRPr="000F45BA">
              <w:t xml:space="preserve">Fluvastatin </w:t>
            </w:r>
          </w:p>
          <w:p w14:paraId="688B8200" w14:textId="77777777" w:rsidR="00BE7DD5" w:rsidRPr="000F45BA" w:rsidRDefault="00BE7DD5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14:paraId="4B0731E3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8</w:t>
            </w:r>
          </w:p>
        </w:tc>
        <w:tc>
          <w:tcPr>
            <w:tcW w:w="6660" w:type="dxa"/>
          </w:tcPr>
          <w:p w14:paraId="6E119CEA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suppresses the proliferation, invasion, and migration and promotes the apoptosis of endometrial cancer cells by upregulating </w:t>
            </w:r>
            <w:proofErr w:type="spellStart"/>
            <w:r w:rsidRPr="000F45BA">
              <w:rPr>
                <w:sz w:val="20"/>
                <w:szCs w:val="20"/>
              </w:rPr>
              <w:t>Sirtuin</w:t>
            </w:r>
            <w:proofErr w:type="spellEnd"/>
            <w:r w:rsidRPr="000F45BA">
              <w:rPr>
                <w:sz w:val="20"/>
                <w:szCs w:val="20"/>
              </w:rPr>
              <w:t xml:space="preserve"> 6 (SIRT6)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Cai&lt;/Author&gt;&lt;Year&gt;2021&lt;/Year&gt;&lt;RecNum&gt;592&lt;/RecNum&gt;&lt;DisplayText&gt;[19]&lt;/DisplayText&gt;&lt;record&gt;&lt;rec-number&gt;592&lt;/rec-number&gt;&lt;foreign-keys&gt;&lt;key app="EN" db-id="2d0v9xa99zzaepeespx5f9wert9ee9s2ta2v" timestamp="1756059422"&gt;592&lt;/key&gt;&lt;/foreign-keys&gt;&lt;ref-type name="Journal Article"&gt;17&lt;/ref-type&gt;&lt;contributors&gt;&lt;authors&gt;&lt;author&gt;Cai, Yu&lt;/author&gt;&lt;author&gt;Zhao, Feng&lt;/author&gt;&lt;/authors&gt;&lt;/contributors&gt;&lt;titles&gt;&lt;title&gt;Fluvastatin suppresses the proliferation, invasion, and migration and promotes the apoptosis of endometrial cancer cells by upregulating Sirtuin 6 (SIRT6)&lt;/title&gt;&lt;secondary-title&gt;Bioengineered&lt;/secondary-title&gt;&lt;/titles&gt;&lt;periodical&gt;&lt;full-title&gt;Bioengineered&lt;/full-title&gt;&lt;/periodical&gt;&lt;pages&gt;12509-12520&lt;/pages&gt;&lt;volume&gt;12&lt;/volume&gt;&lt;number&gt;2&lt;/number&gt;&lt;dates&gt;&lt;year&gt;2021&lt;/year&gt;&lt;pub-dates&gt;&lt;date&gt;2021/12/20&lt;/date&gt;&lt;/pub-dates&gt;&lt;/dates&gt;&lt;publisher&gt;Taylor &amp;amp; Francis&lt;/publisher&gt;&lt;isbn&gt;2165-5979&lt;/isbn&gt;&lt;urls&gt;&lt;related-urls&gt;&lt;url&gt;https://doi.org/10.1080/21655979.2021.2009415&lt;/url&gt;&lt;/related-urls&gt;&lt;/urls&gt;&lt;electronic-resource-num&gt;10.1080/21655979.2021.2009415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19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45E3C1C9" w14:textId="77777777">
        <w:tc>
          <w:tcPr>
            <w:tcW w:w="597" w:type="dxa"/>
          </w:tcPr>
          <w:p w14:paraId="6D8F3842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016" w:type="dxa"/>
          </w:tcPr>
          <w:p w14:paraId="2A6E1CEF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446157</w:t>
            </w:r>
          </w:p>
        </w:tc>
        <w:tc>
          <w:tcPr>
            <w:tcW w:w="1802" w:type="dxa"/>
          </w:tcPr>
          <w:p w14:paraId="5D58D87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</w:rPr>
              <w:t>Rosuvastatin</w:t>
            </w:r>
          </w:p>
        </w:tc>
        <w:tc>
          <w:tcPr>
            <w:tcW w:w="1260" w:type="dxa"/>
          </w:tcPr>
          <w:p w14:paraId="34750654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5</w:t>
            </w:r>
          </w:p>
        </w:tc>
        <w:tc>
          <w:tcPr>
            <w:tcW w:w="6660" w:type="dxa"/>
            <w:shd w:val="clear" w:color="auto" w:fill="auto"/>
          </w:tcPr>
          <w:p w14:paraId="088087BB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suppressed </w:t>
            </w:r>
            <w:proofErr w:type="spellStart"/>
            <w:r w:rsidRPr="000F45BA">
              <w:rPr>
                <w:sz w:val="20"/>
                <w:szCs w:val="20"/>
              </w:rPr>
              <w:t>tumor</w:t>
            </w:r>
            <w:proofErr w:type="spellEnd"/>
            <w:r w:rsidRPr="000F45BA">
              <w:rPr>
                <w:sz w:val="20"/>
                <w:szCs w:val="20"/>
              </w:rPr>
              <w:t xml:space="preserve"> progression and potentiated chemosensitivity by downregulating CCNA2 in lung adenocarcinoma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Tan&lt;/Author&gt;&lt;Year&gt;2024&lt;/Year&gt;&lt;RecNum&gt;594&lt;/RecNum&gt;&lt;DisplayText&gt;[20]&lt;/DisplayText&gt;&lt;record&gt;&lt;rec-number&gt;594&lt;/rec-number&gt;&lt;foreign-keys&gt;&lt;key app="EN" db-id="2d0v9xa99zzaepeespx5f9wert9ee9s2ta2v" timestamp="1756060236"&gt;594&lt;/key&gt;&lt;/foreign-keys&gt;&lt;ref-type name="Journal Article"&gt;17&lt;/ref-type&gt;&lt;contributors&gt;&lt;authors&gt;&lt;author&gt;Tan, Xiang-Di&lt;/author&gt;&lt;author&gt;Luo, Cui-Fang&lt;/author&gt;&lt;author&gt;Liang, Si-Yu&lt;/author&gt;&lt;/authors&gt;&lt;/contributors&gt;&lt;titles&gt;&lt;title&gt;Antihyperlipidemic drug rosuvastatin suppressed tumor progression and potentiated chemosensitivity by downregulating CCNA2 in lung adenocarcinoma&lt;/title&gt;&lt;secondary-title&gt;Journal of Chemotherapy&lt;/secondary-title&gt;&lt;/titles&gt;&lt;periodical&gt;&lt;full-title&gt;Journal of Chemotherapy&lt;/full-title&gt;&lt;/periodical&gt;&lt;pages&gt;662-674&lt;/pages&gt;&lt;volume&gt;36&lt;/volume&gt;&lt;number&gt;8&lt;/number&gt;&lt;dates&gt;&lt;year&gt;2024&lt;/year&gt;&lt;pub-dates&gt;&lt;date&gt;2024/11/16&lt;/date&gt;&lt;/pub-dates&gt;&lt;/dates&gt;&lt;publisher&gt;Taylor &amp;amp; Francis&lt;/publisher&gt;&lt;isbn&gt;1120-009X&lt;/isbn&gt;&lt;urls&gt;&lt;related-urls&gt;&lt;url&gt;https://doi.org/10.1080/1120009X.2024.2308975&lt;/url&gt;&lt;/related-urls&gt;&lt;/urls&gt;&lt;electronic-resource-num&gt;10.1080/1120009X.2024.2308975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20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715D4F77" w14:textId="77777777">
        <w:tc>
          <w:tcPr>
            <w:tcW w:w="597" w:type="dxa"/>
          </w:tcPr>
          <w:p w14:paraId="4D8E2658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16" w:type="dxa"/>
          </w:tcPr>
          <w:p w14:paraId="6161CE24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54687</w:t>
            </w:r>
          </w:p>
        </w:tc>
        <w:tc>
          <w:tcPr>
            <w:tcW w:w="1802" w:type="dxa"/>
          </w:tcPr>
          <w:p w14:paraId="002E228F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ravastatin</w:t>
            </w:r>
          </w:p>
        </w:tc>
        <w:tc>
          <w:tcPr>
            <w:tcW w:w="1260" w:type="dxa"/>
          </w:tcPr>
          <w:p w14:paraId="04F07582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5</w:t>
            </w:r>
          </w:p>
        </w:tc>
        <w:tc>
          <w:tcPr>
            <w:tcW w:w="6660" w:type="dxa"/>
          </w:tcPr>
          <w:p w14:paraId="17D8C07E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hibits </w:t>
            </w:r>
            <w:proofErr w:type="spellStart"/>
            <w:r w:rsidRPr="000F45BA">
              <w:rPr>
                <w:sz w:val="20"/>
                <w:szCs w:val="20"/>
              </w:rPr>
              <w:t>tumor</w:t>
            </w:r>
            <w:proofErr w:type="spellEnd"/>
            <w:r w:rsidRPr="000F45BA">
              <w:rPr>
                <w:sz w:val="20"/>
                <w:szCs w:val="20"/>
              </w:rPr>
              <w:t xml:space="preserve"> growth through elevating the levels of apolipoprotein A1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Yeh&lt;/Author&gt;&lt;Year&gt;2016&lt;/Year&gt;&lt;RecNum&gt;595&lt;/RecNum&gt;&lt;DisplayText&gt;[21]&lt;/DisplayText&gt;&lt;record&gt;&lt;rec-number&gt;595&lt;/rec-number&gt;&lt;foreign-keys&gt;&lt;key app="EN" db-id="2d0v9xa99zzaepeespx5f9wert9ee9s2ta2v" timestamp="1756060788"&gt;595&lt;/key&gt;&lt;/foreign-keys&gt;&lt;ref-type name="Journal Article"&gt;17&lt;/ref-type&gt;&lt;contributors&gt;&lt;authors&gt;&lt;author&gt;Yeh, Chun&lt;/author&gt;&lt;author&gt;Cheng, Chun-Chia&lt;/author&gt;&lt;author&gt;Lin, Hua-Ching&lt;/author&gt;&lt;author&gt;Luo, Tsai-Yueh&lt;/author&gt;&lt;author&gt;Chang, Jungshan&lt;/author&gt;&lt;author&gt;Ho, Ai-Sheng&lt;/author&gt;&lt;/authors&gt;&lt;/contributors&gt;&lt;titles&gt;&lt;title&gt;Pravastatin inhibits tumor growth through elevating the levels of apolipoprotein A1&lt;/title&gt;&lt;secondary-title&gt;Advances in Digestive Medicine&lt;/secondary-title&gt;&lt;/titles&gt;&lt;periodical&gt;&lt;full-title&gt;Advances in Digestive Medicine&lt;/full-title&gt;&lt;/periodical&gt;&lt;pages&gt;3-10&lt;/pages&gt;&lt;volume&gt;3&lt;/volume&gt;&lt;number&gt;1&lt;/number&gt;&lt;keywords&gt;&lt;keyword&gt;Apolipoprotein A1&lt;/keyword&gt;&lt;keyword&gt;Colorectal cancer&lt;/keyword&gt;&lt;keyword&gt;Gastric cancer&lt;/keyword&gt;&lt;keyword&gt;Pravastatin&lt;/keyword&gt;&lt;/keywords&gt;&lt;dates&gt;&lt;year&gt;2016&lt;/year&gt;&lt;pub-dates&gt;&lt;date&gt;2016/03/01/&lt;/date&gt;&lt;/pub-dates&gt;&lt;/dates&gt;&lt;isbn&gt;2351-9797&lt;/isbn&gt;&lt;urls&gt;&lt;related-urls&gt;&lt;url&gt;https://www.sciencedirect.com/science/article/pii/S2351979715000626&lt;/url&gt;&lt;/related-urls&gt;&lt;/urls&gt;&lt;electronic-resource-num&gt;https://doi.org/10.1016/j.aidm.2015.03.003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21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0FEF92F3" w14:textId="77777777">
        <w:tc>
          <w:tcPr>
            <w:tcW w:w="597" w:type="dxa"/>
          </w:tcPr>
          <w:p w14:paraId="23BE69E7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016" w:type="dxa"/>
          </w:tcPr>
          <w:p w14:paraId="5AF180BC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Arial" w:hAnsi="Times New Roman" w:cs="Times New Roman"/>
                <w:color w:val="111111"/>
                <w:sz w:val="20"/>
                <w:szCs w:val="20"/>
                <w:shd w:val="clear" w:color="auto" w:fill="FFFFFF"/>
              </w:rPr>
              <w:t>446156</w:t>
            </w:r>
          </w:p>
        </w:tc>
        <w:tc>
          <w:tcPr>
            <w:tcW w:w="1802" w:type="dxa"/>
          </w:tcPr>
          <w:p w14:paraId="7DE48083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</w:rPr>
              <w:t>Cerivastatin</w:t>
            </w:r>
          </w:p>
        </w:tc>
        <w:tc>
          <w:tcPr>
            <w:tcW w:w="1260" w:type="dxa"/>
          </w:tcPr>
          <w:p w14:paraId="42232816" w14:textId="77777777" w:rsidR="00BE7DD5" w:rsidRPr="000F45BA" w:rsidRDefault="00605EA6">
            <w:pPr>
              <w:pStyle w:val="Heading1"/>
              <w:shd w:val="clear" w:color="auto" w:fill="FFFFFF"/>
              <w:spacing w:beforeAutospacing="0" w:afterAutospacing="0" w:line="20" w:lineRule="atLeast"/>
              <w:outlineLvl w:val="0"/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t>-6.7</w:t>
            </w:r>
          </w:p>
        </w:tc>
        <w:tc>
          <w:tcPr>
            <w:tcW w:w="6660" w:type="dxa"/>
          </w:tcPr>
          <w:p w14:paraId="59C5AFA1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Synergistic concentrations of trametinib and cerivastatin induced a massive arrest of proliferation and cell cycle and enhanced apoptosis, particularly in the monosomic, </w:t>
            </w:r>
            <w:r w:rsidRPr="000F45BA">
              <w:rPr>
                <w:rFonts w:ascii="Times New Roman" w:eastAsia="SimSun" w:hAnsi="Times New Roman" w:cs="Times New Roman"/>
                <w:i/>
                <w:iCs/>
                <w:color w:val="222222"/>
                <w:sz w:val="20"/>
                <w:szCs w:val="20"/>
                <w:shd w:val="clear" w:color="auto" w:fill="FFFFFF"/>
              </w:rPr>
              <w:t>BAP1</w: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 xml:space="preserve">-mutated UPMM3 cell line, thus, reducing ERK and AKT phosphorylation, increasing the inactive, cytoplasmatic form of YAP and significantly impairing the growth of UM cells with monosomy of chromosome 3 in NSG mice </w: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instrText xml:space="preserve"> ADDIN EN.CITE &lt;EndNote&gt;&lt;Cite&gt;&lt;Author&gt;Amaro&lt;/Author&gt;&lt;Year&gt;2023&lt;/Year&gt;&lt;RecNum&gt;593&lt;/RecNum&gt;&lt;DisplayText&gt;[22]&lt;/DisplayText&gt;&lt;record&gt;&lt;rec-number&gt;593&lt;/rec-number&gt;&lt;foreign-keys&gt;&lt;key app="EN" db-id="2d0v9xa99zzaepeespx5f9wert9ee9s2ta2v" timestamp="1756060130"&gt;593&lt;/key&gt;&lt;/foreign-keys&gt;&lt;ref-type name="Journal Article"&gt;17&lt;/ref-type&gt;&lt;contributors&gt;&lt;authors&gt;&lt;author&gt;Amaro, Adriana Agnese&lt;/author&gt;&lt;author&gt;Gangemi, Rosaria&lt;/author&gt;&lt;author&gt;Emionite, Laura&lt;/author&gt;&lt;author&gt;Castagnola, Patrizio&lt;/author&gt;&lt;author&gt;Filaci, Gilberto&lt;/author&gt;&lt;author&gt;Jager, Martine J.&lt;/author&gt;&lt;author&gt;Tanda, Enrica Teresa&lt;/author&gt;&lt;author&gt;Spagnolo, Francesco&lt;/author&gt;&lt;author&gt;Mascherini, Matteo&lt;/author&gt;&lt;author&gt;Pfeffer, Ulrich&lt;/author&gt;&lt;author&gt;Croce, Michela&lt;/author&gt;&lt;/authors&gt;&lt;/contributors&gt;&lt;titles&gt;&lt;title&gt;Cerivastatin Synergizes with Trametinib and Enhances Its Efficacy in the Therapy of Uveal Melanoma&lt;/title&gt;&lt;secondary-title&gt;Cancers&lt;/secondary-title&gt;&lt;/titles&gt;&lt;periodical&gt;&lt;full-title&gt;Cancers&lt;/full-title&gt;&lt;/periodical&gt;&lt;pages&gt;886&lt;/pages&gt;&lt;volume&gt;15&lt;/volume&gt;&lt;number&gt;3&lt;/number&gt;&lt;dates&gt;&lt;year&gt;2023&lt;/year&gt;&lt;/dates&gt;&lt;isbn&gt;2072-6694&lt;/isbn&gt;&lt;accession-num&gt;doi:10.3390/cancers15030886&lt;/accession-num&gt;&lt;urls&gt;&lt;related-urls&gt;&lt;url&gt;https://www.mdpi.com/2072-6694/15/3/886&lt;/url&gt;&lt;/related-urls&gt;&lt;/urls&gt;&lt;/record&gt;&lt;/Cite&gt;&lt;/EndNote&gt;</w:instrTex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[22]</w:t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fldChar w:fldCharType="end"/>
            </w: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.</w:t>
            </w:r>
          </w:p>
        </w:tc>
      </w:tr>
      <w:tr w:rsidR="00BE7DD5" w:rsidRPr="000F45BA" w14:paraId="48C46108" w14:textId="77777777">
        <w:tc>
          <w:tcPr>
            <w:tcW w:w="597" w:type="dxa"/>
          </w:tcPr>
          <w:p w14:paraId="74E5377C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16" w:type="dxa"/>
          </w:tcPr>
          <w:p w14:paraId="188E8DA1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10472693</w:t>
            </w:r>
          </w:p>
        </w:tc>
        <w:tc>
          <w:tcPr>
            <w:tcW w:w="1802" w:type="dxa"/>
          </w:tcPr>
          <w:p w14:paraId="2FDC1D73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proofErr w:type="spellStart"/>
            <w:r w:rsidRPr="000F45BA">
              <w:t>Bempedoic</w:t>
            </w:r>
            <w:proofErr w:type="spellEnd"/>
            <w:r w:rsidRPr="000F45BA">
              <w:t xml:space="preserve"> acid</w:t>
            </w:r>
          </w:p>
        </w:tc>
        <w:tc>
          <w:tcPr>
            <w:tcW w:w="1260" w:type="dxa"/>
          </w:tcPr>
          <w:p w14:paraId="2A6294F4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5.7</w:t>
            </w:r>
          </w:p>
        </w:tc>
        <w:tc>
          <w:tcPr>
            <w:tcW w:w="6660" w:type="dxa"/>
          </w:tcPr>
          <w:p w14:paraId="22F915C1" w14:textId="77777777" w:rsidR="00BE7DD5" w:rsidRPr="000F45BA" w:rsidRDefault="00605EA6">
            <w:pPr>
              <w:pStyle w:val="Heading1"/>
              <w:widowControl/>
              <w:shd w:val="clear" w:color="auto" w:fill="FFFFFF"/>
              <w:spacing w:beforeAutospacing="0" w:afterAutospacing="0" w:line="20" w:lineRule="atLeast"/>
              <w:jc w:val="left"/>
              <w:outlineLvl w:val="0"/>
              <w:rPr>
                <w:rFonts w:ascii="Times New Roman" w:hAnsi="Times New Roman" w:hint="default"/>
                <w:sz w:val="20"/>
                <w:szCs w:val="20"/>
              </w:rPr>
            </w:pP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t xml:space="preserve">possess anti-malignant properties through its ability to inhibit ACLY </w:t>
            </w: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instrText xml:space="preserve"> ADDIN EN.CITE &lt;EndNote&gt;&lt;Cite&gt;&lt;Author&gt;Kounatidis&lt;/Author&gt;&lt;Year&gt;2024&lt;/Year&gt;&lt;RecNum&gt;610&lt;/RecNum&gt;&lt;DisplayText&gt;[23]&lt;/DisplayText&gt;&lt;record&gt;&lt;rec-number&gt;610&lt;/rec-number&gt;&lt;foreign-keys&gt;&lt;key app="EN" db-id="2d0v9xa99zzaepeespx5f9wert9ee9s2ta2v" timestamp="1756070536"&gt;610&lt;/key&gt;&lt;/foreign-keys&gt;&lt;ref-type name="Journal Article"&gt;17&lt;/ref-type&gt;&lt;contributors&gt;&lt;authors&gt;&lt;author&gt;Kounatidis, Dimitris&lt;/author&gt;&lt;author&gt;Tentolouris, Nikolaos&lt;/author&gt;&lt;author&gt;Vallianou, Natalia G&lt;/author&gt;&lt;author&gt;Mourouzis, Iordanis&lt;/author&gt;&lt;author&gt;Karampela, Irene&lt;/author&gt;&lt;author&gt;Stratigou, Theodora&lt;/author&gt;&lt;author&gt;Rebelos, Eleni&lt;/author&gt;&lt;author&gt;Kouveletsou, Marina&lt;/author&gt;&lt;author&gt;Stamatopoulos, Vasileios&lt;/author&gt;&lt;author&gt;Tsaroucha, Eleni&lt;/author&gt;&lt;/authors&gt;&lt;/contributors&gt;&lt;titles&gt;&lt;title&gt;The pleiotropic effects of lipid-modifying interventions: exploring traditional and emerging hypolipidemic therapies&lt;/title&gt;&lt;secondary-title&gt;Metabolites&lt;/secondary-title&gt;&lt;/titles&gt;&lt;periodical&gt;&lt;full-title&gt;Metabolites&lt;/full-title&gt;&lt;/periodical&gt;&lt;pages&gt;388&lt;/pages&gt;&lt;volume&gt;14&lt;/volume&gt;&lt;number&gt;7&lt;/number&gt;&lt;dates&gt;&lt;year&gt;2024&lt;/year&gt;&lt;/dates&gt;&lt;isbn&gt;2218-1989&lt;/isbn&gt;&lt;urls&gt;&lt;/urls&gt;&lt;/record&gt;&lt;/Cite&gt;&lt;/EndNote&gt;</w:instrText>
            </w: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t>[23]</w:t>
            </w:r>
            <w:r w:rsidRPr="000F45BA">
              <w:rPr>
                <w:rFonts w:ascii="Times New Roman" w:eastAsia="Arial" w:hAnsi="Times New Roman" w:hint="default"/>
                <w:b w:val="0"/>
                <w:bCs w:val="0"/>
                <w:color w:val="111111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79011E58" w14:textId="77777777">
        <w:tc>
          <w:tcPr>
            <w:tcW w:w="11335" w:type="dxa"/>
            <w:gridSpan w:val="5"/>
          </w:tcPr>
          <w:p w14:paraId="30CB5A88" w14:textId="77777777" w:rsidR="00BE7DD5" w:rsidRPr="000F45BA" w:rsidRDefault="00BE7DD5">
            <w:pPr>
              <w:jc w:val="center"/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</w:pPr>
          </w:p>
          <w:p w14:paraId="045CD918" w14:textId="77777777" w:rsidR="00BE7DD5" w:rsidRPr="000F45BA" w:rsidRDefault="00605EA6">
            <w:pPr>
              <w:jc w:val="center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b/>
                <w:bCs/>
                <w:sz w:val="20"/>
                <w:szCs w:val="20"/>
              </w:rPr>
              <w:t>ANTIINFLAMMATORY DRUGS</w:t>
            </w:r>
          </w:p>
        </w:tc>
      </w:tr>
      <w:tr w:rsidR="00BE7DD5" w:rsidRPr="000F45BA" w14:paraId="39CD6042" w14:textId="77777777">
        <w:tc>
          <w:tcPr>
            <w:tcW w:w="597" w:type="dxa"/>
          </w:tcPr>
          <w:p w14:paraId="3AF611C0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016" w:type="dxa"/>
          </w:tcPr>
          <w:p w14:paraId="0D13CF4A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5743</w:t>
            </w:r>
          </w:p>
        </w:tc>
        <w:tc>
          <w:tcPr>
            <w:tcW w:w="1802" w:type="dxa"/>
          </w:tcPr>
          <w:p w14:paraId="4C0409DF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Dexamethasone</w:t>
            </w:r>
          </w:p>
        </w:tc>
        <w:tc>
          <w:tcPr>
            <w:tcW w:w="1260" w:type="dxa"/>
          </w:tcPr>
          <w:p w14:paraId="51FB8E7F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8.6</w:t>
            </w:r>
          </w:p>
        </w:tc>
        <w:tc>
          <w:tcPr>
            <w:tcW w:w="6660" w:type="dxa"/>
          </w:tcPr>
          <w:p w14:paraId="3A9679D9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hibits A549 cancer cell growth by inducing oxidative stress and DNA damage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Motafeghi&lt;/Author&gt;&lt;Year&gt;2023&lt;/Year&gt;&lt;RecNum&gt;603&lt;/RecNum&gt;&lt;DisplayText&gt;[24]&lt;/DisplayText&gt;&lt;record&gt;&lt;rec-number&gt;603&lt;/rec-number&gt;&lt;foreign-keys&gt;&lt;key app="EN" db-id="2d0v9xa99zzaepeespx5f9wert9ee9s2ta2v" timestamp="1756066198"&gt;603&lt;/key&gt;&lt;/foreign-keys&gt;&lt;ref-type name="Journal Article"&gt;17&lt;/ref-type&gt;&lt;contributors&gt;&lt;authors&gt;&lt;author&gt;Motafeghi, Farzaneh&lt;/author&gt;&lt;author&gt;Mortazavi, Parham&lt;/author&gt;&lt;author&gt;Ghassemi-Barghi, Nasrin&lt;/author&gt;&lt;author&gt;Zahedi, Mohammad&lt;/author&gt;&lt;author&gt;Shokrzadeh, Mohammad&lt;/author&gt;&lt;/authors&gt;&lt;/contributors&gt;&lt;titles&gt;&lt;title&gt;Dexamethasone as an anti-cancer or hepatotoxic&lt;/title&gt;&lt;secondary-title&gt;Toxicology Mechanisms and Methods&lt;/secondary-title&gt;&lt;/titles&gt;&lt;periodical&gt;&lt;full-title&gt;Toxicology Mechanisms and Methods&lt;/full-title&gt;&lt;/periodical&gt;&lt;pages&gt;161-171&lt;/pages&gt;&lt;volume&gt;33&lt;/volume&gt;&lt;number&gt;2&lt;/number&gt;&lt;dates&gt;&lt;year&gt;2023&lt;/year&gt;&lt;/dates&gt;&lt;isbn&gt;1537-6516&lt;/isbn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24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72D60DFD" w14:textId="77777777">
        <w:tc>
          <w:tcPr>
            <w:tcW w:w="597" w:type="dxa"/>
          </w:tcPr>
          <w:p w14:paraId="16F2A96F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16" w:type="dxa"/>
          </w:tcPr>
          <w:p w14:paraId="765AB88D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54676228</w:t>
            </w:r>
          </w:p>
        </w:tc>
        <w:tc>
          <w:tcPr>
            <w:tcW w:w="1802" w:type="dxa"/>
          </w:tcPr>
          <w:p w14:paraId="1166E007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Piroxicam</w:t>
            </w:r>
          </w:p>
        </w:tc>
        <w:tc>
          <w:tcPr>
            <w:tcW w:w="1260" w:type="dxa"/>
          </w:tcPr>
          <w:p w14:paraId="32AD281D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8.5</w:t>
            </w:r>
          </w:p>
        </w:tc>
        <w:tc>
          <w:tcPr>
            <w:tcW w:w="6660" w:type="dxa"/>
          </w:tcPr>
          <w:p w14:paraId="37E8A386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duced alteration on membrane depolarization and caspase levels in PC3 prostate cancer cells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Chen&lt;/Author&gt;&lt;Year&gt;2025&lt;/Year&gt;&lt;RecNum&gt;607&lt;/RecNum&gt;&lt;DisplayText&gt;[25]&lt;/DisplayText&gt;&lt;record&gt;&lt;rec-number&gt;607&lt;/rec-number&gt;&lt;foreign-keys&gt;&lt;key app="EN" db-id="2d0v9xa99zzaepeespx5f9wert9ee9s2ta2v" timestamp="1756067250"&gt;607&lt;/key&gt;&lt;/foreign-keys&gt;&lt;ref-type name="Journal Article"&gt;17&lt;/ref-type&gt;&lt;contributors&gt;&lt;authors&gt;&lt;author&gt;Chen, Shuning&lt;/author&gt;&lt;author&gt;Kong, Weimin&lt;/author&gt;&lt;author&gt;Shen, Xiaochang&lt;/author&gt;&lt;author&gt;Sinha, Nikita&lt;/author&gt;&lt;author&gt;Haag, Jennifer&lt;/author&gt;&lt;author&gt;Deng, Boer&lt;/author&gt;&lt;author&gt;Zhang, Haomeng&lt;/author&gt;&lt;author&gt;John, Catherine&lt;/author&gt;&lt;author&gt;Sun, Wenchuan&lt;/author&gt;&lt;author&gt;Zhou, Chunxiao&lt;/author&gt;&lt;/authors&gt;&lt;/contributors&gt;&lt;titles&gt;&lt;title&gt;Sulindac exhibits anti-proliferative and anti-invasive effects and enhances the sensitivity to paclitaxel in ovarian cancer&lt;/title&gt;&lt;secondary-title&gt;Frontiers in Pharmacology&lt;/secondary-title&gt;&lt;/titles&gt;&lt;periodical&gt;&lt;full-title&gt;Frontiers in pharmacology&lt;/full-title&gt;&lt;/periodical&gt;&lt;pages&gt;1520771&lt;/pages&gt;&lt;volume&gt;16&lt;/volume&gt;&lt;dates&gt;&lt;year&gt;2025&lt;/year&gt;&lt;/dates&gt;&lt;isbn&gt;1663-9812&lt;/isbn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25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406DC563" w14:textId="77777777">
        <w:tc>
          <w:tcPr>
            <w:tcW w:w="597" w:type="dxa"/>
          </w:tcPr>
          <w:p w14:paraId="18E39999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016" w:type="dxa"/>
          </w:tcPr>
          <w:p w14:paraId="6E8851A1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715</w:t>
            </w:r>
          </w:p>
        </w:tc>
        <w:tc>
          <w:tcPr>
            <w:tcW w:w="1802" w:type="dxa"/>
          </w:tcPr>
          <w:p w14:paraId="7EB07F87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Indomethacin</w:t>
            </w:r>
          </w:p>
        </w:tc>
        <w:tc>
          <w:tcPr>
            <w:tcW w:w="1260" w:type="dxa"/>
          </w:tcPr>
          <w:p w14:paraId="54194990" w14:textId="77777777" w:rsidR="00BE7DD5" w:rsidRPr="000F45BA" w:rsidRDefault="00605EA6">
            <w:pPr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0F45BA">
              <w:rPr>
                <w:rFonts w:ascii="Times New Roman" w:eastAsia="SimSu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-8.2</w:t>
            </w:r>
          </w:p>
        </w:tc>
        <w:tc>
          <w:tcPr>
            <w:tcW w:w="6660" w:type="dxa"/>
          </w:tcPr>
          <w:p w14:paraId="69280C53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Anti-proliferative effects in HCT116 human colon cancer cells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ihan-üstündağ&lt;/Author&gt;&lt;Year&gt;2021&lt;/Year&gt;&lt;RecNum&gt;599&lt;/RecNum&gt;&lt;DisplayText&gt;[26]&lt;/DisplayText&gt;&lt;record&gt;&lt;rec-number&gt;599&lt;/rec-number&gt;&lt;foreign-keys&gt;&lt;key app="EN" db-id="2d0v9xa99zzaepeespx5f9wert9ee9s2ta2v" timestamp="1756064202"&gt;599&lt;/key&gt;&lt;/foreign-keys&gt;&lt;ref-type name="Journal Article"&gt;17&lt;/ref-type&gt;&lt;contributors&gt;&lt;authors&gt;&lt;author&gt;Cihan-üstündağ, Gökçe&lt;/author&gt;&lt;author&gt;Somuncu, Berna&lt;/author&gt;&lt;author&gt;Müftüoğlu, Meltem&lt;/author&gt;&lt;author&gt;Karalı, Nilgün&lt;/author&gt;&lt;/authors&gt;&lt;/contributors&gt;&lt;titles&gt;&lt;title&gt;Anti-proliferative effects of indomethacin, acemetacin and their tromethamine salts in HCT116 human colon cancer cells&lt;/title&gt;&lt;secondary-title&gt;İstanbul Journal of Pharmacy&lt;/secondary-title&gt;&lt;/titles&gt;&lt;periodical&gt;&lt;full-title&gt;İstanbul Journal of Pharmacy&lt;/full-title&gt;&lt;/periodical&gt;&lt;pages&gt;161-166&lt;/pages&gt;&lt;volume&gt;51&lt;/volume&gt;&lt;number&gt;2&lt;/number&gt;&lt;keywords&gt;&lt;keyword&gt;indomethacin&lt;/keyword&gt;&lt;keyword&gt;acemetacin&lt;/keyword&gt;&lt;keyword&gt;tromethamine&lt;/keyword&gt;&lt;keyword&gt;HCT116&lt;/keyword&gt;&lt;keyword&gt;anti-cancer&lt;/keyword&gt;&lt;/keywords&gt;&lt;dates&gt;&lt;year&gt;2021&lt;/year&gt;&lt;pub-dates&gt;&lt;date&gt;August&lt;/date&gt;&lt;/pub-dates&gt;&lt;/dates&gt;&lt;publisher&gt;Istanbul University&lt;/publisher&gt;&lt;isbn&gt;2587-2087&lt;/isbn&gt;&lt;urls&gt;&lt;related-urls&gt;&lt;url&gt;https://dergipark.org.tr/en/pub/iujp/issue/63480/876788&lt;/url&gt;&lt;/related-urls&gt;&lt;pdf-urls&gt;&lt;url&gt;https://dergipark.org.tr/en/download/article-file/1564481&lt;/url&gt;&lt;/pdf-urls&gt;&lt;/urls&gt;&lt;language&gt;en&lt;/language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26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25531EC5" w14:textId="77777777">
        <w:tc>
          <w:tcPr>
            <w:tcW w:w="597" w:type="dxa"/>
          </w:tcPr>
          <w:p w14:paraId="4E3A3CC2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16" w:type="dxa"/>
          </w:tcPr>
          <w:p w14:paraId="2B39B77E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26941</w:t>
            </w:r>
          </w:p>
        </w:tc>
        <w:tc>
          <w:tcPr>
            <w:tcW w:w="1802" w:type="dxa"/>
          </w:tcPr>
          <w:p w14:paraId="60412E85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Methotrexate</w:t>
            </w:r>
          </w:p>
        </w:tc>
        <w:tc>
          <w:tcPr>
            <w:tcW w:w="1260" w:type="dxa"/>
          </w:tcPr>
          <w:p w14:paraId="3FA284AD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.7</w:t>
            </w:r>
          </w:p>
        </w:tc>
        <w:tc>
          <w:tcPr>
            <w:tcW w:w="6660" w:type="dxa"/>
          </w:tcPr>
          <w:p w14:paraId="58C8AAF3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color w:val="000000"/>
                <w:sz w:val="20"/>
                <w:szCs w:val="20"/>
              </w:rPr>
              <w:t xml:space="preserve">proliferation inhibition and apoptosis inducement in OS cells </w:t>
            </w:r>
            <w:r w:rsidRPr="000F45BA">
              <w:rPr>
                <w:color w:val="000000"/>
                <w:sz w:val="20"/>
                <w:szCs w:val="20"/>
              </w:rPr>
              <w:fldChar w:fldCharType="begin"/>
            </w:r>
            <w:r w:rsidRPr="000F45BA">
              <w:rPr>
                <w:color w:val="000000"/>
                <w:sz w:val="20"/>
                <w:szCs w:val="20"/>
              </w:rPr>
              <w:instrText xml:space="preserve"> ADDIN EN.CITE &lt;EndNote&gt;&lt;Cite&gt;&lt;Author&gt;Mohammadi&lt;/Author&gt;&lt;Year&gt;2022&lt;/Year&gt;&lt;RecNum&gt;604&lt;/RecNum&gt;&lt;DisplayText&gt;[27]&lt;/DisplayText&gt;&lt;record&gt;&lt;rec-number&gt;604&lt;/rec-number&gt;&lt;foreign-keys&gt;&lt;key app="EN" db-id="2d0v9xa99zzaepeespx5f9wert9ee9s2ta2v" timestamp="1756066741"&gt;604&lt;/key&gt;&lt;/foreign-keys&gt;&lt;ref-type name="Journal Article"&gt;17&lt;/ref-type&gt;&lt;contributors&gt;&lt;authors&gt;&lt;author&gt;Mohammadi, Erfan&lt;/author&gt;&lt;author&gt;Alemi, Forough&lt;/author&gt;&lt;author&gt;Maleki, Masomeh&lt;/author&gt;&lt;author&gt;Malakoti, Faezeh&lt;/author&gt;&lt;author&gt;Farsad-Akhtar, Nader&lt;/author&gt;&lt;author&gt;Yousefi, Bahman&lt;/author&gt;&lt;/authors&gt;&lt;/contributors&gt;&lt;titles&gt;&lt;title&gt;Quercetin and methotrexate in combination have anticancer activity in osteosarcoma cells and repress oncogenic microRNA-223&lt;/title&gt;&lt;secondary-title&gt;Drug Research&lt;/secondary-title&gt;&lt;/titles&gt;&lt;periodical&gt;&lt;full-title&gt;Drug Research&lt;/full-title&gt;&lt;/periodical&gt;&lt;pages&gt;226-233&lt;/pages&gt;&lt;volume&gt;72&lt;/volume&gt;&lt;number&gt;04&lt;/number&gt;&lt;dates&gt;&lt;year&gt;2022&lt;/year&gt;&lt;/dates&gt;&lt;isbn&gt;2194-9379&lt;/isbn&gt;&lt;urls&gt;&lt;/urls&gt;&lt;/record&gt;&lt;/Cite&gt;&lt;/EndNote&gt;</w:instrText>
            </w:r>
            <w:r w:rsidRPr="000F45BA">
              <w:rPr>
                <w:color w:val="000000"/>
                <w:sz w:val="20"/>
                <w:szCs w:val="20"/>
              </w:rPr>
              <w:fldChar w:fldCharType="separate"/>
            </w:r>
            <w:r w:rsidRPr="000F45BA">
              <w:rPr>
                <w:color w:val="000000"/>
                <w:sz w:val="20"/>
                <w:szCs w:val="20"/>
              </w:rPr>
              <w:t>[27]</w:t>
            </w:r>
            <w:r w:rsidRPr="000F45BA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BE7DD5" w:rsidRPr="000F45BA" w14:paraId="713D3D43" w14:textId="77777777">
        <w:tc>
          <w:tcPr>
            <w:tcW w:w="597" w:type="dxa"/>
          </w:tcPr>
          <w:p w14:paraId="00D03407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16" w:type="dxa"/>
          </w:tcPr>
          <w:p w14:paraId="4E689675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825</w:t>
            </w:r>
          </w:p>
        </w:tc>
        <w:tc>
          <w:tcPr>
            <w:tcW w:w="1802" w:type="dxa"/>
          </w:tcPr>
          <w:p w14:paraId="1D60DCE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Ketoprofen</w:t>
            </w:r>
          </w:p>
        </w:tc>
        <w:tc>
          <w:tcPr>
            <w:tcW w:w="1260" w:type="dxa"/>
          </w:tcPr>
          <w:p w14:paraId="2807330E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7</w:t>
            </w:r>
          </w:p>
        </w:tc>
        <w:tc>
          <w:tcPr>
            <w:tcW w:w="6660" w:type="dxa"/>
          </w:tcPr>
          <w:p w14:paraId="373E6F36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suppresses triple negative breast cancer cell growth by inducing apoptosis and inhibiting autophagy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Patra&lt;/Author&gt;&lt;Year&gt;2023&lt;/Year&gt;&lt;RecNum&gt;600&lt;/RecNum&gt;&lt;DisplayText&gt;[28]&lt;/DisplayText&gt;&lt;record&gt;&lt;rec-number&gt;600&lt;/rec-number&gt;&lt;foreign-keys&gt;&lt;key app="EN" db-id="2d0v9xa99zzaepeespx5f9wert9ee9s2ta2v" timestamp="1756065465"&gt;600&lt;/key&gt;&lt;/foreign-keys&gt;&lt;ref-type name="Journal Article"&gt;17&lt;/ref-type&gt;&lt;contributors&gt;&lt;authors&gt;&lt;author&gt;Patra, Indrajit&lt;/author&gt;&lt;author&gt;Naser, Rana Hussein&lt;/author&gt;&lt;author&gt;Hussam, Fadhil&lt;/author&gt;&lt;author&gt;Hameed, Noora M.&lt;/author&gt;&lt;author&gt;Kadhim, Mustafa M.&lt;/author&gt;&lt;author&gt;Ahmad, Irshad&lt;/author&gt;&lt;author&gt;Awadh, Sura A.&lt;/author&gt;&lt;author&gt;Hamad, Doaa A.&lt;/author&gt;&lt;author&gt;Parra, Rosario Mireya Romero&lt;/author&gt;&lt;author&gt;Mustafa, Yasser Fakri&lt;/author&gt;&lt;/authors&gt;&lt;/contributors&gt;&lt;titles&gt;&lt;title&gt;Ketoprofen suppresses triple negative breast cancer cell growth by inducing apoptosis and inhibiting autophagy&lt;/title&gt;&lt;secondary-title&gt;Molecular Biology Reports&lt;/secondary-title&gt;&lt;/titles&gt;&lt;periodical&gt;&lt;full-title&gt;Molecular Biology Reports&lt;/full-title&gt;&lt;/periodical&gt;&lt;pages&gt;85-95&lt;/pages&gt;&lt;volume&gt;50&lt;/volume&gt;&lt;number&gt;1&lt;/number&gt;&lt;dates&gt;&lt;year&gt;2023&lt;/year&gt;&lt;pub-dates&gt;&lt;date&gt;2023/01/01&lt;/date&gt;&lt;/pub-dates&gt;&lt;/dates&gt;&lt;isbn&gt;1573-4978&lt;/isbn&gt;&lt;urls&gt;&lt;related-urls&gt;&lt;url&gt;https://doi.org/10.1007/s11033-022-07921-0&lt;/url&gt;&lt;/related-urls&gt;&lt;/urls&gt;&lt;electronic-resource-num&gt;10.1007/s11033-022-07921-0&lt;/electronic-resource-num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28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113D3B5E" w14:textId="77777777">
        <w:tc>
          <w:tcPr>
            <w:tcW w:w="597" w:type="dxa"/>
          </w:tcPr>
          <w:p w14:paraId="55641A97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016" w:type="dxa"/>
          </w:tcPr>
          <w:p w14:paraId="7C5CF861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548887</w:t>
            </w:r>
          </w:p>
        </w:tc>
        <w:tc>
          <w:tcPr>
            <w:tcW w:w="1802" w:type="dxa"/>
          </w:tcPr>
          <w:p w14:paraId="15B1A62A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Sulindac</w:t>
            </w:r>
          </w:p>
        </w:tc>
        <w:tc>
          <w:tcPr>
            <w:tcW w:w="1260" w:type="dxa"/>
          </w:tcPr>
          <w:p w14:paraId="5B4055B9" w14:textId="77777777" w:rsidR="00BE7DD5" w:rsidRPr="000F45BA" w:rsidRDefault="00605EA6">
            <w:pPr>
              <w:rPr>
                <w:rFonts w:ascii="Times New Roman" w:eastAsia="SimSun" w:hAnsi="Times New Roman" w:cs="Times New Roman"/>
                <w:color w:val="000000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color w:val="000000"/>
                <w:sz w:val="20"/>
                <w:szCs w:val="20"/>
              </w:rPr>
              <w:t>-7</w:t>
            </w:r>
          </w:p>
        </w:tc>
        <w:tc>
          <w:tcPr>
            <w:tcW w:w="6660" w:type="dxa"/>
          </w:tcPr>
          <w:p w14:paraId="4E258A73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 xml:space="preserve">exhibits anti-proliferative and anti-invasive effects and enhances the sensitivity to paclitaxel in ovarian cancer 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25&lt;/Year&gt;&lt;RecNum&gt;607&lt;/RecNum&gt;&lt;DisplayText&gt;[25]&lt;/DisplayText&gt;&lt;record&gt;&lt;rec-number&gt;607&lt;/rec-number&gt;&lt;foreign-keys&gt;&lt;key app="EN" db-id="2d0v9xa99zzaepeespx5f9wert9ee9s2ta2v" timestamp="1756067250"&gt;607&lt;/key&gt;&lt;/foreign-keys&gt;&lt;ref-type name="Journal Article"&gt;17&lt;/ref-type&gt;&lt;contributors&gt;&lt;authors&gt;&lt;author&gt;Chen, Shuning&lt;/author&gt;&lt;author&gt;Kong, Weimin&lt;/author&gt;&lt;author&gt;Shen, Xiaochang&lt;/author&gt;&lt;author&gt;Sinha, Nikita&lt;/author&gt;&lt;author&gt;Haag, Jennifer&lt;/author&gt;&lt;author&gt;Deng, Boer&lt;/author&gt;&lt;author&gt;Zhang, Haomeng&lt;/author&gt;&lt;author&gt;John, Catherine&lt;/author&gt;&lt;author&gt;Sun, Wenchuan&lt;/author&gt;&lt;author&gt;Zhou, Chunxiao&lt;/author&gt;&lt;/authors&gt;&lt;/contributors&gt;&lt;titles&gt;&lt;title&gt;Sulindac exhibits anti-proliferative and anti-invasive effects and enhances the sensitivity to paclitaxel in ovarian cancer&lt;/title&gt;&lt;secondary-title&gt;Frontiers in Pharmacology&lt;/secondary-title&gt;&lt;/titles&gt;&lt;periodical&gt;&lt;full-title&gt;Frontiers in pharmacology&lt;/full-title&gt;&lt;/periodical&gt;&lt;pages&gt;1520771&lt;/pages&gt;&lt;volume&gt;16&lt;/volume&gt;&lt;dates&gt;&lt;year&gt;2025&lt;/year&gt;&lt;/dates&gt;&lt;isbn&gt;1663-9812&lt;/isbn&gt;&lt;urls&gt;&lt;/urls&gt;&lt;/record&gt;&lt;/Cite&gt;&lt;/EndNote&gt;</w:instrTex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t>[25]</w:t>
            </w:r>
            <w:r w:rsidRPr="000F45B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7DD5" w:rsidRPr="000F45BA" w14:paraId="726DAE99" w14:textId="77777777">
        <w:tc>
          <w:tcPr>
            <w:tcW w:w="597" w:type="dxa"/>
          </w:tcPr>
          <w:p w14:paraId="751B339A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016" w:type="dxa"/>
          </w:tcPr>
          <w:p w14:paraId="2F978C77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156391</w:t>
            </w:r>
          </w:p>
        </w:tc>
        <w:tc>
          <w:tcPr>
            <w:tcW w:w="1802" w:type="dxa"/>
          </w:tcPr>
          <w:p w14:paraId="63F46BE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Naproxen</w:t>
            </w:r>
          </w:p>
        </w:tc>
        <w:tc>
          <w:tcPr>
            <w:tcW w:w="1260" w:type="dxa"/>
          </w:tcPr>
          <w:p w14:paraId="32DC3903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6.9</w:t>
            </w:r>
          </w:p>
        </w:tc>
        <w:tc>
          <w:tcPr>
            <w:tcW w:w="6660" w:type="dxa"/>
          </w:tcPr>
          <w:p w14:paraId="4583F57E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  <w:shd w:val="clear" w:color="auto" w:fill="FFFFFF"/>
              </w:rPr>
              <w:t>Induced cell cycle arrest and</w:t>
            </w:r>
            <w:r w:rsidRPr="000F45BA">
              <w:rPr>
                <w:sz w:val="20"/>
                <w:szCs w:val="20"/>
                <w:shd w:val="clear" w:color="auto" w:fill="FFFFFF"/>
              </w:rPr>
              <w:br/>
              <w:t xml:space="preserve">apoptosis in human urinary bladder cancer cell lines (UM-UC-5 and UM-UC-14) </w: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begin"/>
            </w:r>
            <w:r w:rsidRPr="000F45BA">
              <w:rPr>
                <w:sz w:val="20"/>
                <w:szCs w:val="20"/>
                <w:shd w:val="clear" w:color="auto" w:fill="FFFFFF"/>
              </w:rPr>
              <w:instrText xml:space="preserve"> ADDIN EN.CITE &lt;EndNote&gt;&lt;Cite&gt;&lt;Author&gt;Sousa&lt;/Author&gt;&lt;Year&gt;2023&lt;/Year&gt;&lt;RecNum&gt;601&lt;/RecNum&gt;&lt;DisplayText&gt;[29]&lt;/DisplayText&gt;&lt;record&gt;&lt;rec-number&gt;601&lt;/rec-number&gt;&lt;foreign-keys&gt;&lt;key app="EN" db-id="2d0v9xa99zzaepeespx5f9wert9ee9s2ta2v" timestamp="1756065832"&gt;601&lt;/key&gt;&lt;/foreign-keys&gt;&lt;ref-type name="Journal Article"&gt;17&lt;/ref-type&gt;&lt;contributors&gt;&lt;authors&gt;&lt;author&gt;Sousa, Sofia M&lt;/author&gt;&lt;author&gt;Xavier, Cristina PR&lt;/author&gt;&lt;author&gt;Vasconcelos, Maria Helena&lt;/author&gt;&lt;author&gt;Palmeira, Andreia&lt;/author&gt;&lt;/authors&gt;&lt;/contributors&gt;&lt;titles&gt;&lt;title&gt;Repurposing some of the well-known non-steroid anti-inflammatory drugs (NSAIDs) for cancer treatment&lt;/title&gt;&lt;secondary-title&gt;Current Topics in Medicinal Chemistry&lt;/secondary-title&gt;&lt;/titles&gt;&lt;periodical&gt;&lt;full-title&gt;Current Topics in Medicinal Chemistry&lt;/full-title&gt;&lt;/periodical&gt;&lt;pages&gt;1171-1195&lt;/pages&gt;&lt;volume&gt;23&lt;/volume&gt;&lt;number&gt;13&lt;/number&gt;&lt;dates&gt;&lt;year&gt;2023&lt;/year&gt;&lt;/dates&gt;&lt;isbn&gt;1568-0266&lt;/isbn&gt;&lt;urls&gt;&lt;/urls&gt;&lt;/record&gt;&lt;/Cite&gt;&lt;/EndNote&gt;</w:instrTex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separate"/>
            </w:r>
            <w:r w:rsidRPr="000F45BA">
              <w:rPr>
                <w:sz w:val="20"/>
                <w:szCs w:val="20"/>
                <w:shd w:val="clear" w:color="auto" w:fill="FFFFFF"/>
              </w:rPr>
              <w:t>[29]</w:t>
            </w:r>
            <w:r w:rsidRPr="000F45BA">
              <w:rPr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BE7DD5" w:rsidRPr="000F45BA" w14:paraId="2B663828" w14:textId="77777777">
        <w:tc>
          <w:tcPr>
            <w:tcW w:w="597" w:type="dxa"/>
          </w:tcPr>
          <w:p w14:paraId="74D01CE3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16" w:type="dxa"/>
          </w:tcPr>
          <w:p w14:paraId="6EF133A9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033</w:t>
            </w:r>
          </w:p>
        </w:tc>
        <w:tc>
          <w:tcPr>
            <w:tcW w:w="1802" w:type="dxa"/>
          </w:tcPr>
          <w:p w14:paraId="3657DCB2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Diclofenac</w:t>
            </w:r>
          </w:p>
        </w:tc>
        <w:tc>
          <w:tcPr>
            <w:tcW w:w="1260" w:type="dxa"/>
          </w:tcPr>
          <w:p w14:paraId="63BA6DB5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6.7</w:t>
            </w:r>
          </w:p>
        </w:tc>
        <w:tc>
          <w:tcPr>
            <w:tcW w:w="6660" w:type="dxa"/>
          </w:tcPr>
          <w:p w14:paraId="020F98D1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ducing cancer cell death by inhibiting microtubule polymerization and autophagy flux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Choi&lt;/Author&gt;&lt;Year&gt;2022&lt;/Year&gt;&lt;RecNum&gt;606&lt;/RecNum&gt;&lt;DisplayText&gt;[30]&lt;/DisplayText&gt;&lt;record&gt;&lt;rec-number&gt;606&lt;/rec-number&gt;&lt;foreign-keys&gt;&lt;key app="EN" db-id="2d0v9xa99zzaepeespx5f9wert9ee9s2ta2v" timestamp="1756067146"&gt;606&lt;/key&gt;&lt;/foreign-keys&gt;&lt;ref-type name="Journal Article"&gt;17&lt;/ref-type&gt;&lt;contributors&gt;&lt;authors&gt;&lt;author&gt;Choi, Soohee&lt;/author&gt;&lt;author&gt;Kim, Suree&lt;/author&gt;&lt;author&gt;Park, Jiyoung&lt;/author&gt;&lt;author&gt;Lee, Seung Eun&lt;/author&gt;&lt;author&gt;Kim, Chaewon&lt;/author&gt;&lt;author&gt;Kang, Dongmin&lt;/author&gt;&lt;/authors&gt;&lt;/contributors&gt;&lt;titles&gt;&lt;title&gt;Diclofenac: A nonsteroidal anti-inflammatory drug inducing cancer cell death by inhibiting microtubule polymerization and autophagy flux&lt;/title&gt;&lt;secondary-title&gt;Antioxidants&lt;/secondary-title&gt;&lt;/titles&gt;&lt;periodical&gt;&lt;full-title&gt;Antioxidants&lt;/full-title&gt;&lt;/periodical&gt;&lt;pages&gt;1009&lt;/pages&gt;&lt;volume&gt;11&lt;/volume&gt;&lt;number&gt;5&lt;/number&gt;&lt;dates&gt;&lt;year&gt;2022&lt;/year&gt;&lt;/dates&gt;&lt;isbn&gt;2076-3921&lt;/isbn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30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406B72C6" w14:textId="77777777">
        <w:tc>
          <w:tcPr>
            <w:tcW w:w="597" w:type="dxa"/>
          </w:tcPr>
          <w:p w14:paraId="0B853326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016" w:type="dxa"/>
          </w:tcPr>
          <w:p w14:paraId="1007F068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672</w:t>
            </w:r>
          </w:p>
        </w:tc>
        <w:tc>
          <w:tcPr>
            <w:tcW w:w="1802" w:type="dxa"/>
          </w:tcPr>
          <w:p w14:paraId="1B9E70B8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Ibuprofen</w:t>
            </w:r>
          </w:p>
        </w:tc>
        <w:tc>
          <w:tcPr>
            <w:tcW w:w="1260" w:type="dxa"/>
          </w:tcPr>
          <w:p w14:paraId="2856F965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6.3</w:t>
            </w:r>
          </w:p>
        </w:tc>
        <w:tc>
          <w:tcPr>
            <w:tcW w:w="6660" w:type="dxa"/>
          </w:tcPr>
          <w:p w14:paraId="2BAA5429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In vitro anticancer effects on HeLa cell line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Ghadiri&lt;/Author&gt;&lt;Year&gt;2021&lt;/Year&gt;&lt;RecNum&gt;602&lt;/RecNum&gt;&lt;DisplayText&gt;[31]&lt;/DisplayText&gt;&lt;record&gt;&lt;rec-number&gt;602&lt;/rec-number&gt;&lt;foreign-keys&gt;&lt;key app="EN" db-id="2d0v9xa99zzaepeespx5f9wert9ee9s2ta2v" timestamp="1756065917"&gt;602&lt;/key&gt;&lt;/foreign-keys&gt;&lt;ref-type name="Journal Article"&gt;17&lt;/ref-type&gt;&lt;contributors&gt;&lt;authors&gt;&lt;author&gt;Ghadiri, Elnaz&lt;/author&gt;&lt;author&gt;Ahmadi, Rahim&lt;/author&gt;&lt;author&gt;Lim, Yang Mooi&lt;/author&gt;&lt;author&gt;Shams, Kimiya&lt;/author&gt;&lt;author&gt;Farsimadan, Marziye&lt;/author&gt;&lt;author&gt;Naeini, Parisa Alizadeh&lt;/author&gt;&lt;/authors&gt;&lt;/contributors&gt;&lt;titles&gt;&lt;title&gt;In vitro anticancer effects of ibuprofen on HeLa cell line&lt;/title&gt;&lt;secondary-title&gt;Journal of Biological Studies&lt;/secondary-title&gt;&lt;/titles&gt;&lt;periodical&gt;&lt;full-title&gt;Journal of Biological Studies&lt;/full-title&gt;&lt;/periodical&gt;&lt;pages&gt;93-105&lt;/pages&gt;&lt;volume&gt;4&lt;/volume&gt;&lt;number&gt;3&lt;/number&gt;&lt;dates&gt;&lt;year&gt;2021&lt;/year&gt;&lt;/dates&gt;&lt;isbn&gt;2209-2560&lt;/isbn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31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  <w:tr w:rsidR="00BE7DD5" w:rsidRPr="000F45BA" w14:paraId="23F3ABB5" w14:textId="77777777">
        <w:tc>
          <w:tcPr>
            <w:tcW w:w="597" w:type="dxa"/>
          </w:tcPr>
          <w:p w14:paraId="751EF383" w14:textId="77777777" w:rsidR="00BE7DD5" w:rsidRPr="000F45BA" w:rsidRDefault="00605EA6">
            <w:pPr>
              <w:jc w:val="left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16" w:type="dxa"/>
          </w:tcPr>
          <w:p w14:paraId="3F70E3C6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2244</w:t>
            </w:r>
          </w:p>
        </w:tc>
        <w:tc>
          <w:tcPr>
            <w:tcW w:w="1802" w:type="dxa"/>
          </w:tcPr>
          <w:p w14:paraId="68DEEE15" w14:textId="77777777" w:rsidR="00BE7DD5" w:rsidRPr="000F45BA" w:rsidRDefault="00605EA6">
            <w:pPr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F45BA">
              <w:rPr>
                <w:rFonts w:ascii="Times New Roman" w:eastAsia="SimSun" w:hAnsi="Times New Roman" w:cs="Times New Roman"/>
                <w:sz w:val="20"/>
                <w:szCs w:val="20"/>
              </w:rPr>
              <w:t>Aspirin</w:t>
            </w:r>
          </w:p>
        </w:tc>
        <w:tc>
          <w:tcPr>
            <w:tcW w:w="1260" w:type="dxa"/>
          </w:tcPr>
          <w:p w14:paraId="4B607C96" w14:textId="77777777" w:rsidR="00BE7DD5" w:rsidRPr="000F45BA" w:rsidRDefault="00605EA6">
            <w:pPr>
              <w:pStyle w:val="NormalWeb"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>-5.6</w:t>
            </w:r>
          </w:p>
        </w:tc>
        <w:tc>
          <w:tcPr>
            <w:tcW w:w="6660" w:type="dxa"/>
          </w:tcPr>
          <w:p w14:paraId="4F9861FB" w14:textId="77777777" w:rsidR="00BE7DD5" w:rsidRPr="000F45BA" w:rsidRDefault="00605EA6">
            <w:pPr>
              <w:pStyle w:val="NormalWeb"/>
              <w:widowControl/>
              <w:rPr>
                <w:sz w:val="20"/>
                <w:szCs w:val="20"/>
              </w:rPr>
            </w:pPr>
            <w:r w:rsidRPr="000F45BA">
              <w:rPr>
                <w:sz w:val="20"/>
                <w:szCs w:val="20"/>
              </w:rPr>
              <w:t xml:space="preserve">exerts high anti-cancer activity in PIK3CA-mutant colon cancer cells </w:t>
            </w:r>
            <w:r w:rsidRPr="000F45BA">
              <w:rPr>
                <w:sz w:val="20"/>
                <w:szCs w:val="20"/>
              </w:rPr>
              <w:fldChar w:fldCharType="begin"/>
            </w:r>
            <w:r w:rsidRPr="000F45BA">
              <w:rPr>
                <w:sz w:val="20"/>
                <w:szCs w:val="20"/>
              </w:rPr>
              <w:instrText xml:space="preserve"> ADDIN EN.CITE &lt;EndNote&gt;&lt;Cite&gt;&lt;Author&gt;Gu&lt;/Author&gt;&lt;Year&gt;2017&lt;/Year&gt;&lt;RecNum&gt;605&lt;/RecNum&gt;&lt;DisplayText&gt;[32]&lt;/DisplayText&gt;&lt;record&gt;&lt;rec-number&gt;605&lt;/rec-number&gt;&lt;foreign-keys&gt;&lt;key app="EN" db-id="2d0v9xa99zzaepeespx5f9wert9ee9s2ta2v" timestamp="1756066971"&gt;605&lt;/key&gt;&lt;/foreign-keys&gt;&lt;ref-type name="Journal Article"&gt;17&lt;/ref-type&gt;&lt;contributors&gt;&lt;authors&gt;&lt;author&gt;Gu, Mancang&lt;/author&gt;&lt;author&gt;Nishihara, Reiko&lt;/author&gt;&lt;author&gt;Chen, Yang&lt;/author&gt;&lt;author&gt;Li, Wanwan&lt;/author&gt;&lt;author&gt;Shi, Yan&lt;/author&gt;&lt;author&gt;Masugi, Yohei&lt;/author&gt;&lt;author&gt;Hamada, Tsuyoshi&lt;/author&gt;&lt;author&gt;Kosumi, Keisuke&lt;/author&gt;&lt;author&gt;Liu, Li&lt;/author&gt;&lt;author&gt;da Silva, Annacarolina&lt;/author&gt;&lt;/authors&gt;&lt;/contributors&gt;&lt;titles&gt;&lt;title&gt;Aspirin exerts high anti-cancer activity in PIK3CA-mutant colon cancer cells&lt;/title&gt;&lt;secondary-title&gt;Oncotarget&lt;/secondary-title&gt;&lt;/titles&gt;&lt;periodical&gt;&lt;full-title&gt;Oncotarget&lt;/full-title&gt;&lt;/periodical&gt;&lt;pages&gt;87379&lt;/pages&gt;&lt;volume&gt;8&lt;/volume&gt;&lt;number&gt;50&lt;/number&gt;&lt;dates&gt;&lt;year&gt;2017&lt;/year&gt;&lt;/dates&gt;&lt;urls&gt;&lt;/urls&gt;&lt;/record&gt;&lt;/Cite&gt;&lt;/EndNote&gt;</w:instrText>
            </w:r>
            <w:r w:rsidRPr="000F45BA">
              <w:rPr>
                <w:sz w:val="20"/>
                <w:szCs w:val="20"/>
              </w:rPr>
              <w:fldChar w:fldCharType="separate"/>
            </w:r>
            <w:r w:rsidRPr="000F45BA">
              <w:rPr>
                <w:sz w:val="20"/>
                <w:szCs w:val="20"/>
              </w:rPr>
              <w:t>[32]</w:t>
            </w:r>
            <w:r w:rsidRPr="000F45BA">
              <w:rPr>
                <w:sz w:val="20"/>
                <w:szCs w:val="20"/>
              </w:rPr>
              <w:fldChar w:fldCharType="end"/>
            </w:r>
          </w:p>
        </w:tc>
      </w:tr>
    </w:tbl>
    <w:p w14:paraId="560F0A35" w14:textId="77777777" w:rsidR="00BE7DD5" w:rsidRDefault="00BE7DD5">
      <w:pPr>
        <w:rPr>
          <w:rFonts w:ascii="Times New Roman" w:hAnsi="Times New Roman" w:cs="Times New Roman"/>
        </w:rPr>
      </w:pPr>
    </w:p>
    <w:p w14:paraId="771861A4" w14:textId="77777777" w:rsidR="000F45BA" w:rsidRDefault="000F45BA">
      <w:pPr>
        <w:rPr>
          <w:rFonts w:ascii="Times New Roman" w:hAnsi="Times New Roman" w:cs="Times New Roman"/>
        </w:rPr>
      </w:pPr>
    </w:p>
    <w:p w14:paraId="69B27970" w14:textId="77777777" w:rsidR="000F45BA" w:rsidRDefault="000F45BA">
      <w:pPr>
        <w:rPr>
          <w:rFonts w:ascii="Times New Roman" w:hAnsi="Times New Roman" w:cs="Times New Roman"/>
        </w:rPr>
      </w:pPr>
    </w:p>
    <w:p w14:paraId="67E1A89A" w14:textId="77777777" w:rsidR="000F45BA" w:rsidRDefault="000F45BA">
      <w:pPr>
        <w:rPr>
          <w:rFonts w:ascii="Times New Roman" w:hAnsi="Times New Roman" w:cs="Times New Roman"/>
        </w:rPr>
      </w:pPr>
    </w:p>
    <w:p w14:paraId="50E24BED" w14:textId="77777777" w:rsidR="000F45BA" w:rsidRDefault="000F45BA">
      <w:pPr>
        <w:rPr>
          <w:rFonts w:ascii="Times New Roman" w:hAnsi="Times New Roman" w:cs="Times New Roman"/>
        </w:rPr>
      </w:pPr>
    </w:p>
    <w:p w14:paraId="352E8BBC" w14:textId="77777777" w:rsidR="000F45BA" w:rsidRDefault="000F45BA">
      <w:pPr>
        <w:rPr>
          <w:rFonts w:ascii="Times New Roman" w:hAnsi="Times New Roman" w:cs="Times New Roman"/>
        </w:rPr>
      </w:pPr>
    </w:p>
    <w:p w14:paraId="620A6CC4" w14:textId="77777777" w:rsidR="000F45BA" w:rsidRDefault="000F45BA">
      <w:pPr>
        <w:rPr>
          <w:rFonts w:ascii="Times New Roman" w:hAnsi="Times New Roman" w:cs="Times New Roman"/>
        </w:rPr>
      </w:pPr>
    </w:p>
    <w:p w14:paraId="004F9B72" w14:textId="77777777" w:rsidR="000F45BA" w:rsidRDefault="000F45BA">
      <w:pPr>
        <w:rPr>
          <w:rFonts w:ascii="Times New Roman" w:hAnsi="Times New Roman" w:cs="Times New Roman"/>
        </w:rPr>
      </w:pPr>
    </w:p>
    <w:p w14:paraId="07F6EAA5" w14:textId="77777777" w:rsidR="000F45BA" w:rsidRDefault="000F45BA">
      <w:pPr>
        <w:rPr>
          <w:rFonts w:ascii="Times New Roman" w:hAnsi="Times New Roman" w:cs="Times New Roman"/>
        </w:rPr>
      </w:pPr>
    </w:p>
    <w:p w14:paraId="2904003B" w14:textId="77777777" w:rsidR="000F45BA" w:rsidRDefault="000F45BA">
      <w:pPr>
        <w:rPr>
          <w:rFonts w:ascii="Times New Roman" w:hAnsi="Times New Roman" w:cs="Times New Roman"/>
        </w:rPr>
      </w:pPr>
    </w:p>
    <w:p w14:paraId="50D8CDD2" w14:textId="77777777" w:rsidR="000F45BA" w:rsidRDefault="000F45BA">
      <w:pPr>
        <w:rPr>
          <w:rFonts w:ascii="Times New Roman" w:hAnsi="Times New Roman" w:cs="Times New Roman"/>
        </w:rPr>
      </w:pPr>
    </w:p>
    <w:p w14:paraId="09377631" w14:textId="77777777" w:rsidR="000F45BA" w:rsidRDefault="000F45BA">
      <w:pPr>
        <w:rPr>
          <w:rFonts w:ascii="Times New Roman" w:hAnsi="Times New Roman" w:cs="Times New Roman"/>
        </w:rPr>
      </w:pPr>
    </w:p>
    <w:p w14:paraId="24DEACA1" w14:textId="77777777" w:rsidR="000F45BA" w:rsidRDefault="000F45BA">
      <w:pPr>
        <w:rPr>
          <w:rFonts w:ascii="Times New Roman" w:hAnsi="Times New Roman" w:cs="Times New Roman"/>
        </w:rPr>
      </w:pPr>
    </w:p>
    <w:p w14:paraId="1D8CC7AF" w14:textId="77777777" w:rsidR="000F45BA" w:rsidRDefault="000F45BA">
      <w:pPr>
        <w:rPr>
          <w:rFonts w:ascii="Times New Roman" w:hAnsi="Times New Roman" w:cs="Times New Roman"/>
        </w:rPr>
      </w:pPr>
    </w:p>
    <w:p w14:paraId="5F7D06B9" w14:textId="77777777" w:rsidR="000F45BA" w:rsidRDefault="000F45BA">
      <w:pPr>
        <w:rPr>
          <w:rFonts w:ascii="Times New Roman" w:hAnsi="Times New Roman" w:cs="Times New Roman"/>
        </w:rPr>
      </w:pPr>
    </w:p>
    <w:p w14:paraId="418E8001" w14:textId="77777777" w:rsidR="000F45BA" w:rsidRDefault="000F45BA">
      <w:pPr>
        <w:rPr>
          <w:rFonts w:ascii="Times New Roman" w:hAnsi="Times New Roman" w:cs="Times New Roman"/>
        </w:rPr>
      </w:pPr>
    </w:p>
    <w:p w14:paraId="0786DB37" w14:textId="77777777" w:rsidR="000F45BA" w:rsidRDefault="000F45BA">
      <w:pPr>
        <w:rPr>
          <w:rFonts w:ascii="Times New Roman" w:hAnsi="Times New Roman" w:cs="Times New Roman"/>
        </w:rPr>
      </w:pPr>
    </w:p>
    <w:p w14:paraId="6DA31C8F" w14:textId="77777777" w:rsidR="000F45BA" w:rsidRPr="000F45BA" w:rsidRDefault="000F45BA">
      <w:pPr>
        <w:rPr>
          <w:rFonts w:ascii="Times New Roman" w:hAnsi="Times New Roman" w:cs="Times New Roman"/>
        </w:rPr>
      </w:pPr>
    </w:p>
    <w:p w14:paraId="1A0769B9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96FA936" w14:textId="1581E34B" w:rsidR="00BE7DD5" w:rsidRPr="000F45BA" w:rsidRDefault="003D6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8464E29" wp14:editId="065C425A">
                <wp:simplePos x="0" y="0"/>
                <wp:positionH relativeFrom="column">
                  <wp:posOffset>4606290</wp:posOffset>
                </wp:positionH>
                <wp:positionV relativeFrom="paragraph">
                  <wp:posOffset>148590</wp:posOffset>
                </wp:positionV>
                <wp:extent cx="259080" cy="274320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" cy="2743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83B2D29" w14:textId="3E9691EC" w:rsidR="003D6DEC" w:rsidRPr="003D6DEC" w:rsidRDefault="00E74228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8464E29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margin-left:362.7pt;margin-top:11.7pt;width:20.4pt;height:21.6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" filled="f" stroked="f" strokeweight=".5pt">
                <v:textbox>
                  <w:txbxContent>
                    <w:p w14:paraId="283B2D29" w14:textId="3E9691EC" w:rsidR="003D6DEC" w:rsidRPr="003D6DEC" w:rsidRDefault="00E74228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605EA6" w:rsidRPr="000F45BA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608B25C2" wp14:editId="55347BCF">
            <wp:simplePos x="0" y="0"/>
            <wp:positionH relativeFrom="margin">
              <wp:align>left</wp:align>
            </wp:positionH>
            <wp:positionV relativeFrom="paragraph">
              <wp:posOffset>177800</wp:posOffset>
            </wp:positionV>
            <wp:extent cx="3340735" cy="3060065"/>
            <wp:effectExtent l="6667" t="0" r="318" b="317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04" t="40158" r="7683" b="3974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340494" cy="306012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605EA6" w:rsidRPr="000F45BA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0288" behindDoc="0" locked="0" layoutInCell="1" allowOverlap="1" wp14:anchorId="597EA976" wp14:editId="6B37F7F8">
            <wp:simplePos x="0" y="0"/>
            <wp:positionH relativeFrom="column">
              <wp:posOffset>3706495</wp:posOffset>
            </wp:positionH>
            <wp:positionV relativeFrom="paragraph">
              <wp:posOffset>95885</wp:posOffset>
            </wp:positionV>
            <wp:extent cx="3288030" cy="3126740"/>
            <wp:effectExtent l="4445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54" t="39713" r="7900" b="1755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288179" cy="312686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BBB4FA3" w14:textId="3F1E07F3" w:rsidR="00BE7DD5" w:rsidRPr="000F45BA" w:rsidRDefault="003D6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193BEC2" wp14:editId="3B151703">
                <wp:simplePos x="0" y="0"/>
                <wp:positionH relativeFrom="column">
                  <wp:posOffset>628650</wp:posOffset>
                </wp:positionH>
                <wp:positionV relativeFrom="paragraph">
                  <wp:posOffset>109855</wp:posOffset>
                </wp:positionV>
                <wp:extent cx="259080" cy="274320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" cy="2743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70C47B3" w14:textId="25F38A4B" w:rsidR="003D6DEC" w:rsidRPr="003D6DEC" w:rsidRDefault="003D6DEC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</w:pPr>
                            <w:r w:rsidRPr="003D6DE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193BEC2" id="Text Box 4" o:spid="_x0000_s1027" type="#_x0000_t202" style="position:absolute;margin-left:49.5pt;margin-top:8.65pt;width:20.4pt;height:21.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" filled="f" stroked="f" strokeweight=".5pt">
                <v:textbox>
                  <w:txbxContent>
                    <w:p w14:paraId="570C47B3" w14:textId="25F38A4B" w:rsidR="003D6DEC" w:rsidRPr="003D6DEC" w:rsidRDefault="003D6DEC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</w:pPr>
                      <w:r w:rsidRPr="003D6DEC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1BEB03F2" w14:textId="3C026E29" w:rsidR="00BE7DD5" w:rsidRPr="000F45BA" w:rsidRDefault="00BE7DD5">
      <w:pPr>
        <w:rPr>
          <w:rFonts w:ascii="Times New Roman" w:hAnsi="Times New Roman" w:cs="Times New Roman"/>
        </w:rPr>
      </w:pPr>
    </w:p>
    <w:p w14:paraId="22032BB0" w14:textId="6A16C75A" w:rsidR="00BE7DD5" w:rsidRPr="000F45BA" w:rsidRDefault="00BE7DD5">
      <w:pPr>
        <w:rPr>
          <w:rFonts w:ascii="Times New Roman" w:hAnsi="Times New Roman" w:cs="Times New Roman"/>
        </w:rPr>
      </w:pPr>
    </w:p>
    <w:p w14:paraId="6EAFD16E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A0268A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97522D5" w14:textId="1553D382" w:rsidR="00BE7DD5" w:rsidRPr="000F45BA" w:rsidRDefault="00BE7DD5">
      <w:pPr>
        <w:rPr>
          <w:rFonts w:ascii="Times New Roman" w:hAnsi="Times New Roman" w:cs="Times New Roman"/>
        </w:rPr>
      </w:pPr>
    </w:p>
    <w:p w14:paraId="1DC63B9E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8E9E826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07BEC26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D1F285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F5ACCAC" w14:textId="4A2673F3" w:rsidR="00BE7DD5" w:rsidRPr="000F45BA" w:rsidRDefault="00BE7DD5">
      <w:pPr>
        <w:rPr>
          <w:rFonts w:ascii="Times New Roman" w:hAnsi="Times New Roman" w:cs="Times New Roman"/>
        </w:rPr>
      </w:pPr>
    </w:p>
    <w:p w14:paraId="196AB82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E26951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931872B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C1B35DE" w14:textId="588F1EF8" w:rsidR="00BE7DD5" w:rsidRPr="000F45BA" w:rsidRDefault="00BE7DD5">
      <w:pPr>
        <w:rPr>
          <w:rFonts w:ascii="Times New Roman" w:hAnsi="Times New Roman" w:cs="Times New Roman"/>
        </w:rPr>
      </w:pPr>
    </w:p>
    <w:p w14:paraId="5AEE56CB" w14:textId="0C08B86A" w:rsidR="00BE7DD5" w:rsidRPr="000F45BA" w:rsidRDefault="00BE7DD5">
      <w:pPr>
        <w:rPr>
          <w:rFonts w:ascii="Times New Roman" w:hAnsi="Times New Roman" w:cs="Times New Roman"/>
        </w:rPr>
      </w:pPr>
    </w:p>
    <w:p w14:paraId="04849F16" w14:textId="29198874" w:rsidR="00BE7DD5" w:rsidRPr="000F45BA" w:rsidRDefault="00BE7DD5">
      <w:pPr>
        <w:rPr>
          <w:rFonts w:ascii="Times New Roman" w:hAnsi="Times New Roman" w:cs="Times New Roman"/>
        </w:rPr>
      </w:pPr>
    </w:p>
    <w:p w14:paraId="6ED7D3B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8E16985" w14:textId="52D4B026" w:rsidR="00BE7DD5" w:rsidRPr="000F45BA" w:rsidRDefault="00BE7DD5">
      <w:pPr>
        <w:rPr>
          <w:rFonts w:ascii="Times New Roman" w:hAnsi="Times New Roman" w:cs="Times New Roman"/>
        </w:rPr>
      </w:pPr>
    </w:p>
    <w:p w14:paraId="2A99F7F2" w14:textId="5AA0F5FF" w:rsidR="00BE7DD5" w:rsidRPr="000F45BA" w:rsidRDefault="00BE7DD5">
      <w:pPr>
        <w:rPr>
          <w:rFonts w:ascii="Times New Roman" w:hAnsi="Times New Roman" w:cs="Times New Roman"/>
        </w:rPr>
      </w:pPr>
    </w:p>
    <w:p w14:paraId="6FC9D694" w14:textId="16B44BFB" w:rsidR="00BE7DD5" w:rsidRPr="000F45BA" w:rsidRDefault="00167764">
      <w:pPr>
        <w:rPr>
          <w:rFonts w:ascii="Times New Roman" w:hAnsi="Times New Roman" w:cs="Times New Roman"/>
        </w:rPr>
      </w:pPr>
      <w:r w:rsidRPr="000F45BA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1312" behindDoc="0" locked="0" layoutInCell="1" allowOverlap="1" wp14:anchorId="5D30D8B5" wp14:editId="25BE653D">
            <wp:simplePos x="0" y="0"/>
            <wp:positionH relativeFrom="page">
              <wp:posOffset>2417445</wp:posOffset>
            </wp:positionH>
            <wp:positionV relativeFrom="paragraph">
              <wp:posOffset>52070</wp:posOffset>
            </wp:positionV>
            <wp:extent cx="3232785" cy="3440430"/>
            <wp:effectExtent l="0" t="0" r="6350" b="762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7" t="13393" r="39882" b="7882"/>
                    <a:stretch>
                      <a:fillRect/>
                    </a:stretch>
                  </pic:blipFill>
                  <pic:spPr>
                    <a:xfrm>
                      <a:off x="0" y="0"/>
                      <a:ext cx="3232785" cy="344043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D39D989" w14:textId="60AD81E2" w:rsidR="00BE7DD5" w:rsidRPr="000F45BA" w:rsidRDefault="00BE7DD5">
      <w:pPr>
        <w:rPr>
          <w:rFonts w:ascii="Times New Roman" w:hAnsi="Times New Roman" w:cs="Times New Roman"/>
        </w:rPr>
      </w:pPr>
    </w:p>
    <w:p w14:paraId="1F5B3AA8" w14:textId="1DD38C5D" w:rsidR="00BE7DD5" w:rsidRPr="000F45BA" w:rsidRDefault="00E7422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5C8B671" wp14:editId="7B671613">
                <wp:simplePos x="0" y="0"/>
                <wp:positionH relativeFrom="column">
                  <wp:posOffset>3569970</wp:posOffset>
                </wp:positionH>
                <wp:positionV relativeFrom="paragraph">
                  <wp:posOffset>4445</wp:posOffset>
                </wp:positionV>
                <wp:extent cx="259080" cy="274320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" cy="2743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1CB99F" w14:textId="79FCEA5F" w:rsidR="00E74228" w:rsidRPr="003D6DEC" w:rsidRDefault="00E74228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C8B671" id="Text Box 6" o:spid="_x0000_s1028" type="#_x0000_t202" style="position:absolute;margin-left:281.1pt;margin-top:.35pt;width:20.4pt;height:21.6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" filled="f" stroked="f" strokeweight=".5pt">
                <v:textbox>
                  <w:txbxContent>
                    <w:p w14:paraId="021CB99F" w14:textId="79FCEA5F" w:rsidR="00E74228" w:rsidRPr="003D6DEC" w:rsidRDefault="00E74228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</w:p>
    <w:p w14:paraId="09E6095D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901EF74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A4C1799" w14:textId="79245B81" w:rsidR="00BE7DD5" w:rsidRPr="000F45BA" w:rsidRDefault="00BE7DD5">
      <w:pPr>
        <w:rPr>
          <w:rFonts w:ascii="Times New Roman" w:hAnsi="Times New Roman" w:cs="Times New Roman"/>
        </w:rPr>
      </w:pPr>
    </w:p>
    <w:p w14:paraId="143215FC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082305F" w14:textId="788275EF" w:rsidR="00BE7DD5" w:rsidRPr="000F45BA" w:rsidRDefault="00BE7DD5">
      <w:pPr>
        <w:rPr>
          <w:rFonts w:ascii="Times New Roman" w:hAnsi="Times New Roman" w:cs="Times New Roman"/>
        </w:rPr>
      </w:pPr>
    </w:p>
    <w:p w14:paraId="7D86A5D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194460D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05035C5" w14:textId="6EB6EE20" w:rsidR="00BE7DD5" w:rsidRPr="000F45BA" w:rsidRDefault="00BE7DD5">
      <w:pPr>
        <w:rPr>
          <w:rFonts w:ascii="Times New Roman" w:hAnsi="Times New Roman" w:cs="Times New Roman"/>
        </w:rPr>
      </w:pPr>
    </w:p>
    <w:p w14:paraId="402B804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FE45EEF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71AD36F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B2E36A5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6F3324D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ADDB66C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6AC3037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6C285E0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0F969854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F5E799A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066BCD6F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0B4CF8C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BB35699" w14:textId="3D7543DB" w:rsidR="00167764" w:rsidRPr="009C67D4" w:rsidRDefault="00167764" w:rsidP="00167764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9C67D4">
        <w:rPr>
          <w:rFonts w:ascii="Times New Roman" w:hAnsi="Times New Roman" w:cs="Times New Roman"/>
          <w:b/>
        </w:rPr>
        <w:t>Supplementary Fig</w:t>
      </w:r>
      <w:r w:rsidR="003D6DEC">
        <w:rPr>
          <w:rFonts w:ascii="Times New Roman" w:hAnsi="Times New Roman" w:cs="Times New Roman"/>
          <w:b/>
        </w:rPr>
        <w:t>.</w:t>
      </w:r>
      <w:r w:rsidRPr="009C67D4">
        <w:rPr>
          <w:rFonts w:ascii="Times New Roman" w:hAnsi="Times New Roman" w:cs="Times New Roman"/>
          <w:b/>
        </w:rPr>
        <w:t xml:space="preserve"> 1</w:t>
      </w:r>
      <w:r>
        <w:rPr>
          <w:rFonts w:ascii="Times New Roman" w:hAnsi="Times New Roman" w:cs="Times New Roman"/>
          <w:b/>
        </w:rPr>
        <w:t>: Quality check related parameters of the simulated system.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(A)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T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emperature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the </w:t>
      </w:r>
      <w:r w:rsidR="00B65F7F">
        <w:rPr>
          <w:rFonts w:ascii="Times New Roman" w:hAnsi="Times New Roman" w:cs="Times New Roman"/>
          <w:color w:val="000000" w:themeColor="text1"/>
          <w:sz w:val="20"/>
          <w:szCs w:val="20"/>
        </w:rPr>
        <w:t>GPP34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domain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</w:t>
      </w:r>
      <w:proofErr w:type="spellStart"/>
      <w:r w:rsidR="00B65F7F">
        <w:rPr>
          <w:rFonts w:ascii="Times New Roman" w:hAnsi="Times New Roman" w:cs="Times New Roman"/>
          <w:color w:val="000000" w:themeColor="text1"/>
          <w:sz w:val="20"/>
          <w:szCs w:val="20"/>
        </w:rPr>
        <w:t>bisleuconothine</w:t>
      </w:r>
      <w:proofErr w:type="spellEnd"/>
      <w:r w:rsidR="00B65F7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/</w:t>
      </w:r>
      <w:proofErr w:type="spellStart"/>
      <w:r w:rsidR="00B65F7F">
        <w:rPr>
          <w:rFonts w:ascii="Times New Roman" w:hAnsi="Times New Roman" w:cs="Times New Roman"/>
          <w:color w:val="000000" w:themeColor="text1"/>
          <w:sz w:val="20"/>
          <w:szCs w:val="20"/>
        </w:rPr>
        <w:t>notoamide</w:t>
      </w:r>
      <w:proofErr w:type="spellEnd"/>
      <w:r w:rsidR="00B65F7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/</w:t>
      </w:r>
      <w:proofErr w:type="spellStart"/>
      <w:r w:rsidR="002933D9">
        <w:rPr>
          <w:rFonts w:ascii="Times New Roman" w:hAnsi="Times New Roman" w:cs="Times New Roman"/>
          <w:color w:val="000000" w:themeColor="text1"/>
          <w:sz w:val="20"/>
          <w:szCs w:val="20"/>
        </w:rPr>
        <w:t>pitavastatin</w:t>
      </w:r>
      <w:proofErr w:type="spellEnd"/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933D9">
        <w:rPr>
          <w:rFonts w:ascii="Times New Roman" w:hAnsi="Times New Roman" w:cs="Times New Roman"/>
          <w:color w:val="000000" w:themeColor="text1"/>
          <w:sz w:val="20"/>
          <w:szCs w:val="20"/>
        </w:rPr>
        <w:t>hit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ound</w:t>
      </w:r>
      <w:r w:rsidR="002933D9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lex during </w:t>
      </w:r>
      <w:r w:rsidR="002933D9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0 ns MD simulation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(</w:t>
      </w:r>
      <w:r w:rsidR="00224FF0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B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)</w:t>
      </w:r>
      <w:r w:rsidR="006D3695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.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Potential energy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the </w:t>
      </w:r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GPP34 domain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</w:t>
      </w:r>
      <w:proofErr w:type="spellStart"/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bisleuconothine</w:t>
      </w:r>
      <w:proofErr w:type="spellEnd"/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</w:t>
      </w:r>
      <w:r w:rsidR="002349FF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/</w:t>
      </w:r>
      <w:proofErr w:type="spellStart"/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notoamide</w:t>
      </w:r>
      <w:proofErr w:type="spellEnd"/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/</w:t>
      </w:r>
      <w:proofErr w:type="spellStart"/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pitavastatin</w:t>
      </w:r>
      <w:proofErr w:type="spellEnd"/>
      <w:r w:rsidR="002349FF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hit</w:t>
      </w:r>
      <w:r w:rsidR="002349FF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ound</w:t>
      </w:r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2349FF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lex during </w:t>
      </w:r>
      <w:r w:rsidR="002349FF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="002349FF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0 ns MD simulation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(</w:t>
      </w:r>
      <w:r w:rsidR="00072E8C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C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)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72E8C">
        <w:rPr>
          <w:rFonts w:ascii="Times New Roman" w:hAnsi="Times New Roman" w:cs="Times New Roman"/>
          <w:color w:val="000000" w:themeColor="text1"/>
          <w:sz w:val="20"/>
          <w:szCs w:val="20"/>
        </w:rPr>
        <w:t>De</w:t>
      </w:r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nsity of the GPP34 domain</w:t>
      </w:r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</w:t>
      </w:r>
      <w:proofErr w:type="spellStart"/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bisleuconothine</w:t>
      </w:r>
      <w:proofErr w:type="spellEnd"/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</w:t>
      </w:r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/</w:t>
      </w:r>
      <w:proofErr w:type="spellStart"/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notoamide</w:t>
      </w:r>
      <w:proofErr w:type="spellEnd"/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/</w:t>
      </w:r>
      <w:proofErr w:type="spellStart"/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pitavastatin</w:t>
      </w:r>
      <w:proofErr w:type="spellEnd"/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hit</w:t>
      </w:r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ound</w:t>
      </w:r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mplex during </w:t>
      </w:r>
      <w:r w:rsidR="009F60E7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="009F60E7"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0 ns MD simulation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Pr="009C67D4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Unbound protein-</w:t>
      </w:r>
      <w:r w:rsidR="0008001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lack </w:t>
      </w:r>
      <w:proofErr w:type="spellStart"/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col</w:t>
      </w:r>
      <w:r w:rsidR="00080019">
        <w:rPr>
          <w:rFonts w:ascii="Times New Roman" w:hAnsi="Times New Roman" w:cs="Times New Roman"/>
          <w:color w:val="000000" w:themeColor="text1"/>
          <w:sz w:val="20"/>
          <w:szCs w:val="20"/>
        </w:rPr>
        <w:t>ou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r</w:t>
      </w:r>
      <w:proofErr w:type="spellEnd"/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; </w:t>
      </w:r>
      <w:proofErr w:type="spellStart"/>
      <w:r w:rsidR="00080019">
        <w:rPr>
          <w:rFonts w:ascii="Times New Roman" w:hAnsi="Times New Roman" w:cs="Times New Roman"/>
          <w:color w:val="000000" w:themeColor="text1"/>
          <w:sz w:val="20"/>
          <w:szCs w:val="20"/>
        </w:rPr>
        <w:t>bisleuconithine</w:t>
      </w:r>
      <w:proofErr w:type="spellEnd"/>
      <w:r w:rsidR="0008001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ound complex-</w:t>
      </w:r>
      <w:r w:rsidR="00587B6E">
        <w:rPr>
          <w:rFonts w:ascii="Times New Roman" w:hAnsi="Times New Roman" w:cs="Times New Roman"/>
          <w:color w:val="000000" w:themeColor="text1"/>
          <w:sz w:val="20"/>
          <w:szCs w:val="20"/>
        </w:rPr>
        <w:t>red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; </w:t>
      </w:r>
      <w:proofErr w:type="spellStart"/>
      <w:r w:rsidR="00587B6E">
        <w:rPr>
          <w:rFonts w:ascii="Times New Roman" w:hAnsi="Times New Roman" w:cs="Times New Roman"/>
          <w:color w:val="000000" w:themeColor="text1"/>
          <w:sz w:val="20"/>
          <w:szCs w:val="20"/>
        </w:rPr>
        <w:t>notoamide</w:t>
      </w:r>
      <w:proofErr w:type="spellEnd"/>
      <w:r w:rsidR="00587B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ound complex-</w:t>
      </w:r>
      <w:r w:rsidR="00587B6E">
        <w:rPr>
          <w:rFonts w:ascii="Times New Roman" w:hAnsi="Times New Roman" w:cs="Times New Roman"/>
          <w:color w:val="000000" w:themeColor="text1"/>
          <w:sz w:val="20"/>
          <w:szCs w:val="20"/>
        </w:rPr>
        <w:t>green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; and </w:t>
      </w:r>
      <w:proofErr w:type="spellStart"/>
      <w:r w:rsidR="006D3695">
        <w:rPr>
          <w:rFonts w:ascii="Times New Roman" w:hAnsi="Times New Roman" w:cs="Times New Roman"/>
          <w:color w:val="000000" w:themeColor="text1"/>
          <w:sz w:val="20"/>
          <w:szCs w:val="20"/>
        </w:rPr>
        <w:t>pitavastatin</w:t>
      </w:r>
      <w:proofErr w:type="spellEnd"/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ound comp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ex is shown in </w:t>
      </w:r>
      <w:r w:rsidR="006D3695">
        <w:rPr>
          <w:rFonts w:ascii="Times New Roman" w:hAnsi="Times New Roman" w:cs="Times New Roman"/>
          <w:color w:val="000000" w:themeColor="text1"/>
          <w:sz w:val="20"/>
          <w:szCs w:val="20"/>
        </w:rPr>
        <w:t>blue</w:t>
      </w:r>
      <w:r w:rsidRPr="009C67D4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14:paraId="638B1ED9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F4DCD99" w14:textId="77777777" w:rsidR="006D3695" w:rsidRDefault="006D3695" w:rsidP="006D3695">
      <w:pPr>
        <w:pStyle w:val="EndNoteBibliography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6C6D08" w14:textId="77777777" w:rsidR="00E244E1" w:rsidRDefault="00E244E1" w:rsidP="006D3695">
      <w:pPr>
        <w:pStyle w:val="EndNoteBibliography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21E477" w14:textId="1BF468FD" w:rsidR="000F45BA" w:rsidRPr="000F45BA" w:rsidRDefault="000F45BA" w:rsidP="006D3695">
      <w:pPr>
        <w:pStyle w:val="EndNoteBibliography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F45BA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:</w:t>
      </w:r>
    </w:p>
    <w:p w14:paraId="54266E97" w14:textId="258B82B3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fldChar w:fldCharType="begin"/>
      </w:r>
      <w:r w:rsidRPr="000F45B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F45BA">
        <w:rPr>
          <w:rFonts w:ascii="Times New Roman" w:hAnsi="Times New Roman" w:cs="Times New Roman"/>
          <w:sz w:val="24"/>
          <w:szCs w:val="24"/>
        </w:rPr>
        <w:fldChar w:fldCharType="separate"/>
      </w:r>
      <w:r w:rsidRPr="000F45BA">
        <w:rPr>
          <w:rFonts w:ascii="Times New Roman" w:hAnsi="Times New Roman" w:cs="Times New Roman"/>
          <w:sz w:val="24"/>
          <w:szCs w:val="24"/>
        </w:rPr>
        <w:t>1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Mondal, A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lkaloids for cancer prevention and therapy: Current progress and future perspective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European journal of pharmacology, 2019. </w:t>
      </w:r>
      <w:r w:rsidRPr="000F45BA">
        <w:rPr>
          <w:rFonts w:ascii="Times New Roman" w:hAnsi="Times New Roman" w:cs="Times New Roman"/>
          <w:b/>
          <w:sz w:val="24"/>
          <w:szCs w:val="24"/>
        </w:rPr>
        <w:t>858</w:t>
      </w:r>
      <w:r w:rsidRPr="000F45BA">
        <w:rPr>
          <w:rFonts w:ascii="Times New Roman" w:hAnsi="Times New Roman" w:cs="Times New Roman"/>
          <w:sz w:val="24"/>
          <w:szCs w:val="24"/>
        </w:rPr>
        <w:t>: p. 172472.</w:t>
      </w:r>
    </w:p>
    <w:p w14:paraId="616D6BBF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Gupta, A.P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lkaloids: a source of anticancer agents from nature.</w:t>
      </w:r>
      <w:r w:rsidRPr="000F45BA">
        <w:rPr>
          <w:rFonts w:ascii="Times New Roman" w:hAnsi="Times New Roman" w:cs="Times New Roman"/>
          <w:sz w:val="24"/>
          <w:szCs w:val="24"/>
        </w:rPr>
        <w:t xml:space="preserve"> Studies in natural products chemistry, 2015. </w:t>
      </w:r>
      <w:r w:rsidRPr="000F45BA">
        <w:rPr>
          <w:rFonts w:ascii="Times New Roman" w:hAnsi="Times New Roman" w:cs="Times New Roman"/>
          <w:b/>
          <w:sz w:val="24"/>
          <w:szCs w:val="24"/>
        </w:rPr>
        <w:t>46</w:t>
      </w:r>
      <w:r w:rsidRPr="000F45BA">
        <w:rPr>
          <w:rFonts w:ascii="Times New Roman" w:hAnsi="Times New Roman" w:cs="Times New Roman"/>
          <w:sz w:val="24"/>
          <w:szCs w:val="24"/>
        </w:rPr>
        <w:t>: p. 341-445.</w:t>
      </w:r>
    </w:p>
    <w:p w14:paraId="3DCB76DF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3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Deyá, A.D., </w:t>
      </w:r>
      <w:r w:rsidRPr="000F45BA">
        <w:rPr>
          <w:rFonts w:ascii="Times New Roman" w:hAnsi="Times New Roman" w:cs="Times New Roman"/>
          <w:i/>
          <w:sz w:val="24"/>
          <w:szCs w:val="24"/>
        </w:rPr>
        <w:t>Anti-cancer properties of benzophenanthridine alkaloids from Zanthoxylum genus-in silico evidence.</w:t>
      </w:r>
      <w:r w:rsidRPr="000F45BA">
        <w:rPr>
          <w:rFonts w:ascii="Times New Roman" w:hAnsi="Times New Roman" w:cs="Times New Roman"/>
          <w:sz w:val="24"/>
          <w:szCs w:val="24"/>
        </w:rPr>
        <w:t xml:space="preserve"> Revista Latinoamericana de Química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49</w:t>
      </w:r>
      <w:r w:rsidRPr="000F45BA">
        <w:rPr>
          <w:rFonts w:ascii="Times New Roman" w:hAnsi="Times New Roman" w:cs="Times New Roman"/>
          <w:sz w:val="24"/>
          <w:szCs w:val="24"/>
        </w:rPr>
        <w:t>(1): p. 26-44.</w:t>
      </w:r>
    </w:p>
    <w:p w14:paraId="419C25D9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4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Motafeghi, F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nticancer effect of paroxetine and amitriptyline on HT29 and A549 cell line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Toxicology in Vitro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87</w:t>
      </w:r>
      <w:r w:rsidRPr="000F45BA">
        <w:rPr>
          <w:rFonts w:ascii="Times New Roman" w:hAnsi="Times New Roman" w:cs="Times New Roman"/>
          <w:sz w:val="24"/>
          <w:szCs w:val="24"/>
        </w:rPr>
        <w:t>: p. 105532.</w:t>
      </w:r>
    </w:p>
    <w:p w14:paraId="1E64D1B2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5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Huang, Q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Inhibition of TNBC Cell Growth by Paroxetine: Induction of Apoptosis and Blockage of Autophagy Flux.</w:t>
      </w:r>
      <w:r w:rsidRPr="000F45BA">
        <w:rPr>
          <w:rFonts w:ascii="Times New Roman" w:hAnsi="Times New Roman" w:cs="Times New Roman"/>
          <w:sz w:val="24"/>
          <w:szCs w:val="24"/>
        </w:rPr>
        <w:t xml:space="preserve"> Cancers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16</w:t>
      </w:r>
      <w:r w:rsidRPr="000F45BA">
        <w:rPr>
          <w:rFonts w:ascii="Times New Roman" w:hAnsi="Times New Roman" w:cs="Times New Roman"/>
          <w:sz w:val="24"/>
          <w:szCs w:val="24"/>
        </w:rPr>
        <w:t>(5): p. 885.</w:t>
      </w:r>
    </w:p>
    <w:p w14:paraId="1CCD67AB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6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Salama, M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Citalopram, an antipsychotic agent, induces G1/G0 phase cell cycle arrest and promotes apoptosis in human laryngeal carcinoma HEP-2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Medical Oncology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41</w:t>
      </w:r>
      <w:r w:rsidRPr="000F45BA">
        <w:rPr>
          <w:rFonts w:ascii="Times New Roman" w:hAnsi="Times New Roman" w:cs="Times New Roman"/>
          <w:sz w:val="24"/>
          <w:szCs w:val="24"/>
        </w:rPr>
        <w:t>(5): p. 105.</w:t>
      </w:r>
    </w:p>
    <w:p w14:paraId="0F0EC1F9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7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Duarte, D. and N. Vale, </w:t>
      </w:r>
      <w:r w:rsidRPr="000F45BA">
        <w:rPr>
          <w:rFonts w:ascii="Times New Roman" w:hAnsi="Times New Roman" w:cs="Times New Roman"/>
          <w:i/>
          <w:sz w:val="24"/>
          <w:szCs w:val="24"/>
        </w:rPr>
        <w:t>Antidepressant Drug Sertraline against Human Cancer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Biomolecules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12</w:t>
      </w:r>
      <w:r w:rsidRPr="000F45BA">
        <w:rPr>
          <w:rFonts w:ascii="Times New Roman" w:hAnsi="Times New Roman" w:cs="Times New Roman"/>
          <w:sz w:val="24"/>
          <w:szCs w:val="24"/>
        </w:rPr>
        <w:t>(10): p. 1513.</w:t>
      </w:r>
    </w:p>
    <w:p w14:paraId="44341F6F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8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Zhang, H.Q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Vortioxetine exhibits anti-glioblastoma activity via the PI3K-Akt signaling pathway.</w:t>
      </w:r>
      <w:r w:rsidRPr="000F45BA">
        <w:rPr>
          <w:rFonts w:ascii="Times New Roman" w:hAnsi="Times New Roman" w:cs="Times New Roman"/>
          <w:sz w:val="24"/>
          <w:szCs w:val="24"/>
        </w:rPr>
        <w:t xml:space="preserve"> Iran J Basic Med Sci, 2025. </w:t>
      </w:r>
      <w:r w:rsidRPr="000F45BA">
        <w:rPr>
          <w:rFonts w:ascii="Times New Roman" w:hAnsi="Times New Roman" w:cs="Times New Roman"/>
          <w:b/>
          <w:sz w:val="24"/>
          <w:szCs w:val="24"/>
        </w:rPr>
        <w:t>28</w:t>
      </w:r>
      <w:r w:rsidRPr="000F45BA">
        <w:rPr>
          <w:rFonts w:ascii="Times New Roman" w:hAnsi="Times New Roman" w:cs="Times New Roman"/>
          <w:sz w:val="24"/>
          <w:szCs w:val="24"/>
        </w:rPr>
        <w:t>(4): p. 401-408.</w:t>
      </w:r>
    </w:p>
    <w:p w14:paraId="1EA6C516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9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Timilsina, S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The antidepressant imipramine inhibits breast cancer growth by targeting estrogen receptor signaling and DNA repair event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Cancer Letters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540</w:t>
      </w:r>
      <w:r w:rsidRPr="000F45BA">
        <w:rPr>
          <w:rFonts w:ascii="Times New Roman" w:hAnsi="Times New Roman" w:cs="Times New Roman"/>
          <w:sz w:val="24"/>
          <w:szCs w:val="24"/>
        </w:rPr>
        <w:t>: p. 215717.</w:t>
      </w:r>
    </w:p>
    <w:p w14:paraId="7EE395B6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0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HUANG, Y.-H. and C.-T. YEH, </w:t>
      </w:r>
      <w:r w:rsidRPr="000F45BA">
        <w:rPr>
          <w:rFonts w:ascii="Times New Roman" w:hAnsi="Times New Roman" w:cs="Times New Roman"/>
          <w:i/>
          <w:sz w:val="24"/>
          <w:szCs w:val="24"/>
        </w:rPr>
        <w:t>Anticancer Effects of Antidepressants in Hepatocellular Carcinoma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Anticancer Research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43</w:t>
      </w:r>
      <w:r w:rsidRPr="000F45BA">
        <w:rPr>
          <w:rFonts w:ascii="Times New Roman" w:hAnsi="Times New Roman" w:cs="Times New Roman"/>
          <w:sz w:val="24"/>
          <w:szCs w:val="24"/>
        </w:rPr>
        <w:t>(3): p. 1201-1206.</w:t>
      </w:r>
    </w:p>
    <w:p w14:paraId="7BF35436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1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HEN, Y.-H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Fluoxetine Suppresses Osteosarcoma Progression &lt;em&gt;In Vivo&lt;/em&gt; by Inducing Apoptosis and Inhibiting the AKT/mTOR/NF-κB Signaling Pathway.</w:t>
      </w:r>
      <w:r w:rsidRPr="000F45BA">
        <w:rPr>
          <w:rFonts w:ascii="Times New Roman" w:hAnsi="Times New Roman" w:cs="Times New Roman"/>
          <w:sz w:val="24"/>
          <w:szCs w:val="24"/>
        </w:rPr>
        <w:t xml:space="preserve"> Anticancer Research, 2025. </w:t>
      </w:r>
      <w:r w:rsidRPr="000F45BA">
        <w:rPr>
          <w:rFonts w:ascii="Times New Roman" w:hAnsi="Times New Roman" w:cs="Times New Roman"/>
          <w:b/>
          <w:sz w:val="24"/>
          <w:szCs w:val="24"/>
        </w:rPr>
        <w:t>45</w:t>
      </w:r>
      <w:r w:rsidRPr="000F45BA">
        <w:rPr>
          <w:rFonts w:ascii="Times New Roman" w:hAnsi="Times New Roman" w:cs="Times New Roman"/>
          <w:sz w:val="24"/>
          <w:szCs w:val="24"/>
        </w:rPr>
        <w:t>(4): p. 1465-1480.</w:t>
      </w:r>
    </w:p>
    <w:p w14:paraId="40F28770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2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Tan, X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Promethazine inhibits proliferation and promotes apoptosis in colorectal cancer cells by suppressing the PI3K/AKT pathway.</w:t>
      </w:r>
      <w:r w:rsidRPr="000F45BA">
        <w:rPr>
          <w:rFonts w:ascii="Times New Roman" w:hAnsi="Times New Roman" w:cs="Times New Roman"/>
          <w:sz w:val="24"/>
          <w:szCs w:val="24"/>
        </w:rPr>
        <w:t xml:space="preserve"> Biomedicine &amp; Pharmacotherapy, 2021. </w:t>
      </w:r>
      <w:r w:rsidRPr="000F45BA">
        <w:rPr>
          <w:rFonts w:ascii="Times New Roman" w:hAnsi="Times New Roman" w:cs="Times New Roman"/>
          <w:b/>
          <w:sz w:val="24"/>
          <w:szCs w:val="24"/>
        </w:rPr>
        <w:t>143</w:t>
      </w:r>
      <w:r w:rsidRPr="000F45BA">
        <w:rPr>
          <w:rFonts w:ascii="Times New Roman" w:hAnsi="Times New Roman" w:cs="Times New Roman"/>
          <w:sz w:val="24"/>
          <w:szCs w:val="24"/>
        </w:rPr>
        <w:t>: p. 112174.</w:t>
      </w:r>
    </w:p>
    <w:p w14:paraId="3342BC37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3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hen, J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Overview and new insights of lysine-specific histone demethylase 1 in colorectal cancer: promoting epithelial-mesenchymal transition and stemness features of cancer stem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Oncologie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26</w:t>
      </w:r>
      <w:r w:rsidRPr="000F45BA">
        <w:rPr>
          <w:rFonts w:ascii="Times New Roman" w:hAnsi="Times New Roman" w:cs="Times New Roman"/>
          <w:sz w:val="24"/>
          <w:szCs w:val="24"/>
        </w:rPr>
        <w:t>(3): p. 369-377.</w:t>
      </w:r>
    </w:p>
    <w:p w14:paraId="223B4C5E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4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Hacıseyitoğlu, A.Ö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Pitavastatin induces caspase‐mediated apoptotic death through oxidative stress and DNA damage in combined with cisplatin in human cervical cancer cell line.</w:t>
      </w:r>
      <w:r w:rsidRPr="000F45BA">
        <w:rPr>
          <w:rFonts w:ascii="Times New Roman" w:hAnsi="Times New Roman" w:cs="Times New Roman"/>
          <w:sz w:val="24"/>
          <w:szCs w:val="24"/>
        </w:rPr>
        <w:t xml:space="preserve"> Journal of Applied Toxicology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44</w:t>
      </w:r>
      <w:r w:rsidRPr="000F45BA">
        <w:rPr>
          <w:rFonts w:ascii="Times New Roman" w:hAnsi="Times New Roman" w:cs="Times New Roman"/>
          <w:sz w:val="24"/>
          <w:szCs w:val="24"/>
        </w:rPr>
        <w:t>(4): p. 623-640.</w:t>
      </w:r>
    </w:p>
    <w:p w14:paraId="57ED8970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5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Kany, S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Simvastatin exerts anticancer effects in osteosarcoma cell lines via geranylgeranylation and c-Jun activation.</w:t>
      </w:r>
      <w:r w:rsidRPr="000F45BA">
        <w:rPr>
          <w:rFonts w:ascii="Times New Roman" w:hAnsi="Times New Roman" w:cs="Times New Roman"/>
          <w:sz w:val="24"/>
          <w:szCs w:val="24"/>
        </w:rPr>
        <w:t xml:space="preserve"> Int J Oncol, 2018. </w:t>
      </w:r>
      <w:r w:rsidRPr="000F45BA">
        <w:rPr>
          <w:rFonts w:ascii="Times New Roman" w:hAnsi="Times New Roman" w:cs="Times New Roman"/>
          <w:b/>
          <w:sz w:val="24"/>
          <w:szCs w:val="24"/>
        </w:rPr>
        <w:t>52</w:t>
      </w:r>
      <w:r w:rsidRPr="000F45BA">
        <w:rPr>
          <w:rFonts w:ascii="Times New Roman" w:hAnsi="Times New Roman" w:cs="Times New Roman"/>
          <w:sz w:val="24"/>
          <w:szCs w:val="24"/>
        </w:rPr>
        <w:t>(4): p. 1285-1294.</w:t>
      </w:r>
    </w:p>
    <w:p w14:paraId="4EBE7EFA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6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Ishikawa, T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torvastatin exhibits anticancer effects by inhibiting YAP/TAZ activity in mesenchymal-like non-small cell lung cancer.</w:t>
      </w:r>
      <w:r w:rsidRPr="000F45BA">
        <w:rPr>
          <w:rFonts w:ascii="Times New Roman" w:hAnsi="Times New Roman" w:cs="Times New Roman"/>
          <w:sz w:val="24"/>
          <w:szCs w:val="24"/>
        </w:rPr>
        <w:t xml:space="preserve"> Scientific Reports, 2025. </w:t>
      </w:r>
      <w:r w:rsidRPr="000F45BA">
        <w:rPr>
          <w:rFonts w:ascii="Times New Roman" w:hAnsi="Times New Roman" w:cs="Times New Roman"/>
          <w:b/>
          <w:sz w:val="24"/>
          <w:szCs w:val="24"/>
        </w:rPr>
        <w:t>15</w:t>
      </w:r>
      <w:r w:rsidRPr="000F45BA">
        <w:rPr>
          <w:rFonts w:ascii="Times New Roman" w:hAnsi="Times New Roman" w:cs="Times New Roman"/>
          <w:sz w:val="24"/>
          <w:szCs w:val="24"/>
        </w:rPr>
        <w:t>(1): p. 30167.</w:t>
      </w:r>
    </w:p>
    <w:p w14:paraId="7D1A2F3B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7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Monu, M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n overview on the therapeutic potential and anticancer mechanism of Monacolin K/Lovastatin.</w:t>
      </w:r>
      <w:r w:rsidRPr="000F45BA">
        <w:rPr>
          <w:rFonts w:ascii="Times New Roman" w:hAnsi="Times New Roman" w:cs="Times New Roman"/>
          <w:sz w:val="24"/>
          <w:szCs w:val="24"/>
        </w:rPr>
        <w:t xml:space="preserve"> Pharmacological Research-Modern Chinese Medicine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5</w:t>
      </w:r>
      <w:r w:rsidRPr="000F45BA">
        <w:rPr>
          <w:rFonts w:ascii="Times New Roman" w:hAnsi="Times New Roman" w:cs="Times New Roman"/>
          <w:sz w:val="24"/>
          <w:szCs w:val="24"/>
        </w:rPr>
        <w:t>: p. 100187.</w:t>
      </w:r>
    </w:p>
    <w:p w14:paraId="7092F8A5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8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Lin, Z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Mevastatin blockade of autolysosome maturation stimulates LBH589-induced cell death in triple-negative breast cancer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Oncotarget, 2017. </w:t>
      </w:r>
      <w:r w:rsidRPr="000F45BA">
        <w:rPr>
          <w:rFonts w:ascii="Times New Roman" w:hAnsi="Times New Roman" w:cs="Times New Roman"/>
          <w:b/>
          <w:sz w:val="24"/>
          <w:szCs w:val="24"/>
        </w:rPr>
        <w:t>8</w:t>
      </w:r>
      <w:r w:rsidRPr="000F45BA">
        <w:rPr>
          <w:rFonts w:ascii="Times New Roman" w:hAnsi="Times New Roman" w:cs="Times New Roman"/>
          <w:sz w:val="24"/>
          <w:szCs w:val="24"/>
        </w:rPr>
        <w:t>(11): p. 17833-17848.</w:t>
      </w:r>
    </w:p>
    <w:p w14:paraId="5159C8DA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19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ai, Y. and F. Zhao, </w:t>
      </w:r>
      <w:r w:rsidRPr="000F45BA">
        <w:rPr>
          <w:rFonts w:ascii="Times New Roman" w:hAnsi="Times New Roman" w:cs="Times New Roman"/>
          <w:i/>
          <w:sz w:val="24"/>
          <w:szCs w:val="24"/>
        </w:rPr>
        <w:t>Fluvastatin suppresses the proliferation, invasion, and migration and promotes the apoptosis of endometrial cancer cells by upregulating Sirtuin 6 (SIRT6).</w:t>
      </w:r>
      <w:r w:rsidRPr="000F45BA">
        <w:rPr>
          <w:rFonts w:ascii="Times New Roman" w:hAnsi="Times New Roman" w:cs="Times New Roman"/>
          <w:sz w:val="24"/>
          <w:szCs w:val="24"/>
        </w:rPr>
        <w:t xml:space="preserve"> Bioengineered, 2021. </w:t>
      </w:r>
      <w:r w:rsidRPr="000F45BA">
        <w:rPr>
          <w:rFonts w:ascii="Times New Roman" w:hAnsi="Times New Roman" w:cs="Times New Roman"/>
          <w:b/>
          <w:sz w:val="24"/>
          <w:szCs w:val="24"/>
        </w:rPr>
        <w:t>12</w:t>
      </w:r>
      <w:r w:rsidRPr="000F45BA">
        <w:rPr>
          <w:rFonts w:ascii="Times New Roman" w:hAnsi="Times New Roman" w:cs="Times New Roman"/>
          <w:sz w:val="24"/>
          <w:szCs w:val="24"/>
        </w:rPr>
        <w:t>(2): p. 12509-12520.</w:t>
      </w:r>
    </w:p>
    <w:p w14:paraId="7C7B3739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0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Tan, X.-D., C.-F. Luo, and S.-Y. Liang, </w:t>
      </w:r>
      <w:r w:rsidRPr="000F45BA">
        <w:rPr>
          <w:rFonts w:ascii="Times New Roman" w:hAnsi="Times New Roman" w:cs="Times New Roman"/>
          <w:i/>
          <w:sz w:val="24"/>
          <w:szCs w:val="24"/>
        </w:rPr>
        <w:t>Antihyperlipidemic drug rosuvastatin suppressed tumor progression and potentiated chemosensitivity by downregulating CCNA2 in lung adenocarcinoma.</w:t>
      </w:r>
      <w:r w:rsidRPr="000F45BA">
        <w:rPr>
          <w:rFonts w:ascii="Times New Roman" w:hAnsi="Times New Roman" w:cs="Times New Roman"/>
          <w:sz w:val="24"/>
          <w:szCs w:val="24"/>
        </w:rPr>
        <w:t xml:space="preserve"> Journal of Chemotherapy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36</w:t>
      </w:r>
      <w:r w:rsidRPr="000F45BA">
        <w:rPr>
          <w:rFonts w:ascii="Times New Roman" w:hAnsi="Times New Roman" w:cs="Times New Roman"/>
          <w:sz w:val="24"/>
          <w:szCs w:val="24"/>
        </w:rPr>
        <w:t>(8): p. 662-674.</w:t>
      </w:r>
    </w:p>
    <w:p w14:paraId="1E02725B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1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Yeh, C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Pravastatin inhibits tumor growth through elevating the levels of apolipoprotein A1.</w:t>
      </w:r>
      <w:r w:rsidRPr="000F45BA">
        <w:rPr>
          <w:rFonts w:ascii="Times New Roman" w:hAnsi="Times New Roman" w:cs="Times New Roman"/>
          <w:sz w:val="24"/>
          <w:szCs w:val="24"/>
        </w:rPr>
        <w:t xml:space="preserve"> Advances in Digestive Medicine, 2016. </w:t>
      </w:r>
      <w:r w:rsidRPr="000F45BA">
        <w:rPr>
          <w:rFonts w:ascii="Times New Roman" w:hAnsi="Times New Roman" w:cs="Times New Roman"/>
          <w:b/>
          <w:sz w:val="24"/>
          <w:szCs w:val="24"/>
        </w:rPr>
        <w:t>3</w:t>
      </w:r>
      <w:r w:rsidRPr="000F45BA">
        <w:rPr>
          <w:rFonts w:ascii="Times New Roman" w:hAnsi="Times New Roman" w:cs="Times New Roman"/>
          <w:sz w:val="24"/>
          <w:szCs w:val="24"/>
        </w:rPr>
        <w:t>(1): p. 3-10.</w:t>
      </w:r>
    </w:p>
    <w:p w14:paraId="5EE9CF38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2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Amaro, A.A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Cerivastatin Synergizes with Trametinib and Enhances Its Efficacy in the Therapy of Uveal Melanoma.</w:t>
      </w:r>
      <w:r w:rsidRPr="000F45BA">
        <w:rPr>
          <w:rFonts w:ascii="Times New Roman" w:hAnsi="Times New Roman" w:cs="Times New Roman"/>
          <w:sz w:val="24"/>
          <w:szCs w:val="24"/>
        </w:rPr>
        <w:t xml:space="preserve"> Cancers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15</w:t>
      </w:r>
      <w:r w:rsidRPr="000F45BA">
        <w:rPr>
          <w:rFonts w:ascii="Times New Roman" w:hAnsi="Times New Roman" w:cs="Times New Roman"/>
          <w:sz w:val="24"/>
          <w:szCs w:val="24"/>
        </w:rPr>
        <w:t>(3): p. 886.</w:t>
      </w:r>
    </w:p>
    <w:p w14:paraId="4ABF8018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lastRenderedPageBreak/>
        <w:t>23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Kounatidis, D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The pleiotropic effects of lipid-modifying interventions: exploring traditional and emerging hypolipidemic therapie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Metabolites, 2024. </w:t>
      </w:r>
      <w:r w:rsidRPr="000F45BA">
        <w:rPr>
          <w:rFonts w:ascii="Times New Roman" w:hAnsi="Times New Roman" w:cs="Times New Roman"/>
          <w:b/>
          <w:sz w:val="24"/>
          <w:szCs w:val="24"/>
        </w:rPr>
        <w:t>14</w:t>
      </w:r>
      <w:r w:rsidRPr="000F45BA">
        <w:rPr>
          <w:rFonts w:ascii="Times New Roman" w:hAnsi="Times New Roman" w:cs="Times New Roman"/>
          <w:sz w:val="24"/>
          <w:szCs w:val="24"/>
        </w:rPr>
        <w:t>(7): p. 388.</w:t>
      </w:r>
    </w:p>
    <w:p w14:paraId="2FA1F003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4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Motafeghi, F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Dexamethasone as an anti-cancer or hepatotoxic.</w:t>
      </w:r>
      <w:r w:rsidRPr="000F45BA">
        <w:rPr>
          <w:rFonts w:ascii="Times New Roman" w:hAnsi="Times New Roman" w:cs="Times New Roman"/>
          <w:sz w:val="24"/>
          <w:szCs w:val="24"/>
        </w:rPr>
        <w:t xml:space="preserve"> Toxicology Mechanisms and Methods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33</w:t>
      </w:r>
      <w:r w:rsidRPr="000F45BA">
        <w:rPr>
          <w:rFonts w:ascii="Times New Roman" w:hAnsi="Times New Roman" w:cs="Times New Roman"/>
          <w:sz w:val="24"/>
          <w:szCs w:val="24"/>
        </w:rPr>
        <w:t>(2): p. 161-171.</w:t>
      </w:r>
    </w:p>
    <w:p w14:paraId="72816E04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5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hen, S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Sulindac exhibits anti-proliferative and anti-invasive effects and enhances the sensitivity to paclitaxel in ovarian cancer.</w:t>
      </w:r>
      <w:r w:rsidRPr="000F45BA">
        <w:rPr>
          <w:rFonts w:ascii="Times New Roman" w:hAnsi="Times New Roman" w:cs="Times New Roman"/>
          <w:sz w:val="24"/>
          <w:szCs w:val="24"/>
        </w:rPr>
        <w:t xml:space="preserve"> Frontiers in Pharmacology, 2025. </w:t>
      </w:r>
      <w:r w:rsidRPr="000F45BA">
        <w:rPr>
          <w:rFonts w:ascii="Times New Roman" w:hAnsi="Times New Roman" w:cs="Times New Roman"/>
          <w:b/>
          <w:sz w:val="24"/>
          <w:szCs w:val="24"/>
        </w:rPr>
        <w:t>16</w:t>
      </w:r>
      <w:r w:rsidRPr="000F45BA">
        <w:rPr>
          <w:rFonts w:ascii="Times New Roman" w:hAnsi="Times New Roman" w:cs="Times New Roman"/>
          <w:sz w:val="24"/>
          <w:szCs w:val="24"/>
        </w:rPr>
        <w:t>: p. 1520771.</w:t>
      </w:r>
    </w:p>
    <w:p w14:paraId="6A6681DE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6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ihan-üstündağ, G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nti-proliferative effects of indomethacin, acemetacin and their tromethamine salts in HCT116 human colon cancer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İstanbul Journal of Pharmacy, 2021. </w:t>
      </w:r>
      <w:r w:rsidRPr="000F45BA">
        <w:rPr>
          <w:rFonts w:ascii="Times New Roman" w:hAnsi="Times New Roman" w:cs="Times New Roman"/>
          <w:b/>
          <w:sz w:val="24"/>
          <w:szCs w:val="24"/>
        </w:rPr>
        <w:t>51</w:t>
      </w:r>
      <w:r w:rsidRPr="000F45BA">
        <w:rPr>
          <w:rFonts w:ascii="Times New Roman" w:hAnsi="Times New Roman" w:cs="Times New Roman"/>
          <w:sz w:val="24"/>
          <w:szCs w:val="24"/>
        </w:rPr>
        <w:t>(2): p. 161-166.</w:t>
      </w:r>
    </w:p>
    <w:p w14:paraId="79910992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7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Mohammadi, E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Quercetin and methotrexate in combination have anticancer activity in osteosarcoma cells and repress oncogenic microRNA-223.</w:t>
      </w:r>
      <w:r w:rsidRPr="000F45BA">
        <w:rPr>
          <w:rFonts w:ascii="Times New Roman" w:hAnsi="Times New Roman" w:cs="Times New Roman"/>
          <w:sz w:val="24"/>
          <w:szCs w:val="24"/>
        </w:rPr>
        <w:t xml:space="preserve"> Drug Research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72</w:t>
      </w:r>
      <w:r w:rsidRPr="000F45BA">
        <w:rPr>
          <w:rFonts w:ascii="Times New Roman" w:hAnsi="Times New Roman" w:cs="Times New Roman"/>
          <w:sz w:val="24"/>
          <w:szCs w:val="24"/>
        </w:rPr>
        <w:t>(04): p. 226-233.</w:t>
      </w:r>
    </w:p>
    <w:p w14:paraId="4C2923C5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8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Patra, I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Ketoprofen suppresses triple negative breast cancer cell growth by inducing apoptosis and inhibiting autophagy.</w:t>
      </w:r>
      <w:r w:rsidRPr="000F45BA">
        <w:rPr>
          <w:rFonts w:ascii="Times New Roman" w:hAnsi="Times New Roman" w:cs="Times New Roman"/>
          <w:sz w:val="24"/>
          <w:szCs w:val="24"/>
        </w:rPr>
        <w:t xml:space="preserve"> Molecular Biology Reports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50</w:t>
      </w:r>
      <w:r w:rsidRPr="000F45BA">
        <w:rPr>
          <w:rFonts w:ascii="Times New Roman" w:hAnsi="Times New Roman" w:cs="Times New Roman"/>
          <w:sz w:val="24"/>
          <w:szCs w:val="24"/>
        </w:rPr>
        <w:t>(1): p. 85-95.</w:t>
      </w:r>
    </w:p>
    <w:p w14:paraId="614E0E9C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29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Sousa, S.M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Repurposing some of the well-known non-steroid anti-inflammatory drugs (NSAIDs) for cancer treatment.</w:t>
      </w:r>
      <w:r w:rsidRPr="000F45BA">
        <w:rPr>
          <w:rFonts w:ascii="Times New Roman" w:hAnsi="Times New Roman" w:cs="Times New Roman"/>
          <w:sz w:val="24"/>
          <w:szCs w:val="24"/>
        </w:rPr>
        <w:t xml:space="preserve"> Current Topics in Medicinal Chemistry, 2023. </w:t>
      </w:r>
      <w:r w:rsidRPr="000F45BA">
        <w:rPr>
          <w:rFonts w:ascii="Times New Roman" w:hAnsi="Times New Roman" w:cs="Times New Roman"/>
          <w:b/>
          <w:sz w:val="24"/>
          <w:szCs w:val="24"/>
        </w:rPr>
        <w:t>23</w:t>
      </w:r>
      <w:r w:rsidRPr="000F45BA">
        <w:rPr>
          <w:rFonts w:ascii="Times New Roman" w:hAnsi="Times New Roman" w:cs="Times New Roman"/>
          <w:sz w:val="24"/>
          <w:szCs w:val="24"/>
        </w:rPr>
        <w:t>(13): p. 1171-1195.</w:t>
      </w:r>
    </w:p>
    <w:p w14:paraId="0A9372E8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30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Choi, S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Diclofenac: A nonsteroidal anti-inflammatory drug inducing cancer cell death by inhibiting microtubule polymerization and autophagy flux.</w:t>
      </w:r>
      <w:r w:rsidRPr="000F45BA">
        <w:rPr>
          <w:rFonts w:ascii="Times New Roman" w:hAnsi="Times New Roman" w:cs="Times New Roman"/>
          <w:sz w:val="24"/>
          <w:szCs w:val="24"/>
        </w:rPr>
        <w:t xml:space="preserve"> Antioxidants, 2022. </w:t>
      </w:r>
      <w:r w:rsidRPr="000F45BA">
        <w:rPr>
          <w:rFonts w:ascii="Times New Roman" w:hAnsi="Times New Roman" w:cs="Times New Roman"/>
          <w:b/>
          <w:sz w:val="24"/>
          <w:szCs w:val="24"/>
        </w:rPr>
        <w:t>11</w:t>
      </w:r>
      <w:r w:rsidRPr="000F45BA">
        <w:rPr>
          <w:rFonts w:ascii="Times New Roman" w:hAnsi="Times New Roman" w:cs="Times New Roman"/>
          <w:sz w:val="24"/>
          <w:szCs w:val="24"/>
        </w:rPr>
        <w:t>(5): p. 1009.</w:t>
      </w:r>
    </w:p>
    <w:p w14:paraId="55ABE7E6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31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Ghadiri, E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In vitro anticancer effects of ibuprofen on HeLa cell line.</w:t>
      </w:r>
      <w:r w:rsidRPr="000F45BA">
        <w:rPr>
          <w:rFonts w:ascii="Times New Roman" w:hAnsi="Times New Roman" w:cs="Times New Roman"/>
          <w:sz w:val="24"/>
          <w:szCs w:val="24"/>
        </w:rPr>
        <w:t xml:space="preserve"> Journal of Biological Studies, 2021. </w:t>
      </w:r>
      <w:r w:rsidRPr="000F45BA">
        <w:rPr>
          <w:rFonts w:ascii="Times New Roman" w:hAnsi="Times New Roman" w:cs="Times New Roman"/>
          <w:b/>
          <w:sz w:val="24"/>
          <w:szCs w:val="24"/>
        </w:rPr>
        <w:t>4</w:t>
      </w:r>
      <w:r w:rsidRPr="000F45BA">
        <w:rPr>
          <w:rFonts w:ascii="Times New Roman" w:hAnsi="Times New Roman" w:cs="Times New Roman"/>
          <w:sz w:val="24"/>
          <w:szCs w:val="24"/>
        </w:rPr>
        <w:t>(3): p. 93-105.</w:t>
      </w:r>
    </w:p>
    <w:p w14:paraId="3EEC568B" w14:textId="77777777" w:rsidR="00BE7DD5" w:rsidRPr="000F45BA" w:rsidRDefault="00605EA6" w:rsidP="000F45BA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F45BA">
        <w:rPr>
          <w:rFonts w:ascii="Times New Roman" w:hAnsi="Times New Roman" w:cs="Times New Roman"/>
          <w:sz w:val="24"/>
          <w:szCs w:val="24"/>
        </w:rPr>
        <w:t>32.</w:t>
      </w:r>
      <w:r w:rsidRPr="000F45BA">
        <w:rPr>
          <w:rFonts w:ascii="Times New Roman" w:hAnsi="Times New Roman" w:cs="Times New Roman"/>
          <w:sz w:val="24"/>
          <w:szCs w:val="24"/>
        </w:rPr>
        <w:tab/>
        <w:t xml:space="preserve">Gu, M., et al., </w:t>
      </w:r>
      <w:r w:rsidRPr="000F45BA">
        <w:rPr>
          <w:rFonts w:ascii="Times New Roman" w:hAnsi="Times New Roman" w:cs="Times New Roman"/>
          <w:i/>
          <w:sz w:val="24"/>
          <w:szCs w:val="24"/>
        </w:rPr>
        <w:t>Aspirin exerts high anti-cancer activity in PIK3CA-mutant colon cancer cells.</w:t>
      </w:r>
      <w:r w:rsidRPr="000F45BA">
        <w:rPr>
          <w:rFonts w:ascii="Times New Roman" w:hAnsi="Times New Roman" w:cs="Times New Roman"/>
          <w:sz w:val="24"/>
          <w:szCs w:val="24"/>
        </w:rPr>
        <w:t xml:space="preserve"> Oncotarget, 2017. </w:t>
      </w:r>
      <w:r w:rsidRPr="000F45BA">
        <w:rPr>
          <w:rFonts w:ascii="Times New Roman" w:hAnsi="Times New Roman" w:cs="Times New Roman"/>
          <w:b/>
          <w:sz w:val="24"/>
          <w:szCs w:val="24"/>
        </w:rPr>
        <w:t>8</w:t>
      </w:r>
      <w:r w:rsidRPr="000F45BA">
        <w:rPr>
          <w:rFonts w:ascii="Times New Roman" w:hAnsi="Times New Roman" w:cs="Times New Roman"/>
          <w:sz w:val="24"/>
          <w:szCs w:val="24"/>
        </w:rPr>
        <w:t>(50): p. 87379.</w:t>
      </w:r>
    </w:p>
    <w:p w14:paraId="043FE505" w14:textId="769B3A11" w:rsidR="00BE7DD5" w:rsidRPr="000F45BA" w:rsidRDefault="00605EA6" w:rsidP="000F45BA">
      <w:pPr>
        <w:jc w:val="both"/>
        <w:rPr>
          <w:rFonts w:ascii="Times New Roman" w:hAnsi="Times New Roman" w:cs="Times New Roman"/>
        </w:rPr>
      </w:pPr>
      <w:r w:rsidRPr="000F45B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241A857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BE3DBEF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F7940DA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9B9F40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DD30B02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459FF2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B9D5FB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F6CE6CF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FDF876A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D5ABCDA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D0C051D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712CDE35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61558BB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9DCE9A2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AFBA7A6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435B3CD5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1E3993B1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1E3BEC0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3919903C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24BF2863" w14:textId="77777777" w:rsidR="00BE7DD5" w:rsidRPr="000F45BA" w:rsidRDefault="00BE7DD5">
      <w:pPr>
        <w:rPr>
          <w:rFonts w:ascii="Times New Roman" w:hAnsi="Times New Roman" w:cs="Times New Roman"/>
        </w:rPr>
      </w:pPr>
    </w:p>
    <w:p w14:paraId="547D2898" w14:textId="177E980B" w:rsidR="00BE7DD5" w:rsidRPr="000F45BA" w:rsidRDefault="00BE7DD5">
      <w:pPr>
        <w:rPr>
          <w:rFonts w:ascii="Times New Roman" w:hAnsi="Times New Roman" w:cs="Times New Roman"/>
        </w:rPr>
      </w:pPr>
    </w:p>
    <w:sectPr w:rsidR="00BE7DD5" w:rsidRPr="000F45BA" w:rsidSect="00466C20">
      <w:pgSz w:w="12240" w:h="15840"/>
      <w:pgMar w:top="450" w:right="720" w:bottom="1440" w:left="63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auto"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noPunctuationKerning/>
  <w:characterSpacingControl w:val="doNotCompress"/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0v9xa99zzaepeespx5f9wert9ee9s2ta2v&quot;&gt;ELEANYA-Saved&lt;record-ids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3&lt;/item&gt;&lt;item&gt;594&lt;/item&gt;&lt;item&gt;595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/record-ids&gt;&lt;/item&gt;&lt;/Libraries&gt;"/>
  </w:docVars>
  <w:rsids>
    <w:rsidRoot w:val="00E27861"/>
    <w:rsid w:val="000109EB"/>
    <w:rsid w:val="00072E8C"/>
    <w:rsid w:val="00080019"/>
    <w:rsid w:val="000A30D7"/>
    <w:rsid w:val="000C765E"/>
    <w:rsid w:val="000E6E7A"/>
    <w:rsid w:val="000F45BA"/>
    <w:rsid w:val="0011565E"/>
    <w:rsid w:val="00167764"/>
    <w:rsid w:val="001B2D04"/>
    <w:rsid w:val="002159F6"/>
    <w:rsid w:val="00224FF0"/>
    <w:rsid w:val="002349FF"/>
    <w:rsid w:val="002933D9"/>
    <w:rsid w:val="002A2083"/>
    <w:rsid w:val="002B48EC"/>
    <w:rsid w:val="002E3CFD"/>
    <w:rsid w:val="00307583"/>
    <w:rsid w:val="00310BBF"/>
    <w:rsid w:val="00381285"/>
    <w:rsid w:val="00381F73"/>
    <w:rsid w:val="00383D73"/>
    <w:rsid w:val="003B0CF8"/>
    <w:rsid w:val="003D18AB"/>
    <w:rsid w:val="003D6DEC"/>
    <w:rsid w:val="0040193A"/>
    <w:rsid w:val="00466C20"/>
    <w:rsid w:val="004D781A"/>
    <w:rsid w:val="005065CB"/>
    <w:rsid w:val="0054218A"/>
    <w:rsid w:val="00556369"/>
    <w:rsid w:val="00587B6E"/>
    <w:rsid w:val="00605EA6"/>
    <w:rsid w:val="0068041A"/>
    <w:rsid w:val="006D3695"/>
    <w:rsid w:val="007130C5"/>
    <w:rsid w:val="00713D6D"/>
    <w:rsid w:val="007252C0"/>
    <w:rsid w:val="007305DF"/>
    <w:rsid w:val="007437AC"/>
    <w:rsid w:val="00751799"/>
    <w:rsid w:val="00752C8B"/>
    <w:rsid w:val="007C45DD"/>
    <w:rsid w:val="0082243F"/>
    <w:rsid w:val="00825B03"/>
    <w:rsid w:val="00826487"/>
    <w:rsid w:val="00886AEE"/>
    <w:rsid w:val="00890E05"/>
    <w:rsid w:val="008B00CE"/>
    <w:rsid w:val="00930112"/>
    <w:rsid w:val="0097134A"/>
    <w:rsid w:val="009F1701"/>
    <w:rsid w:val="009F60E7"/>
    <w:rsid w:val="00A25C9F"/>
    <w:rsid w:val="00A40339"/>
    <w:rsid w:val="00A51B02"/>
    <w:rsid w:val="00A92E01"/>
    <w:rsid w:val="00B12521"/>
    <w:rsid w:val="00B65F7F"/>
    <w:rsid w:val="00BC342F"/>
    <w:rsid w:val="00BC5B1F"/>
    <w:rsid w:val="00BD3739"/>
    <w:rsid w:val="00BE0230"/>
    <w:rsid w:val="00BE7DD5"/>
    <w:rsid w:val="00C95B00"/>
    <w:rsid w:val="00CC45BF"/>
    <w:rsid w:val="00CD50EA"/>
    <w:rsid w:val="00CF1769"/>
    <w:rsid w:val="00D11E3C"/>
    <w:rsid w:val="00D232D8"/>
    <w:rsid w:val="00D33AA1"/>
    <w:rsid w:val="00E244E1"/>
    <w:rsid w:val="00E27861"/>
    <w:rsid w:val="00E33EE1"/>
    <w:rsid w:val="00E74228"/>
    <w:rsid w:val="00EF25B0"/>
    <w:rsid w:val="00F05261"/>
    <w:rsid w:val="00F138AA"/>
    <w:rsid w:val="00F3505B"/>
    <w:rsid w:val="00FA6C78"/>
    <w:rsid w:val="00FF608F"/>
    <w:rsid w:val="02EF3F5D"/>
    <w:rsid w:val="0E240603"/>
    <w:rsid w:val="0EE0452D"/>
    <w:rsid w:val="18891D97"/>
    <w:rsid w:val="46B03E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2D1ADDE9"/>
  <w15:docId w15:val="{991200A6-DDCE-4575-9976-949F99BAF3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Theme="minorHAnsi" w:eastAsiaTheme="minorHAnsi" w:hAnsiTheme="minorHAnsi" w:cstheme="minorBidi"/>
      <w:sz w:val="22"/>
      <w:szCs w:val="22"/>
    </w:rPr>
  </w:style>
  <w:style w:type="paragraph" w:styleId="Heading1">
    <w:name w:val="heading 1"/>
    <w:next w:val="Normal"/>
    <w:link w:val="Heading1Char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character" w:styleId="Hyperlink">
    <w:name w:val="Hyperlink"/>
    <w:basedOn w:val="DefaultParagraphFont"/>
    <w:unhideWhenUsed/>
    <w:qFormat/>
    <w:rPr>
      <w:color w:val="0000FF"/>
      <w:u w:val="single"/>
    </w:rPr>
  </w:style>
  <w:style w:type="paragraph" w:styleId="NormalWeb">
    <w:name w:val="Normal (Web)"/>
    <w:qFormat/>
    <w:pPr>
      <w:spacing w:beforeAutospacing="1" w:afterAutospacing="1"/>
    </w:pPr>
    <w:rPr>
      <w:sz w:val="24"/>
      <w:szCs w:val="24"/>
      <w:lang w:eastAsia="zh-CN"/>
    </w:rPr>
  </w:style>
  <w:style w:type="table" w:styleId="TableGrid">
    <w:name w:val="Table Grid"/>
    <w:basedOn w:val="TableNormal"/>
    <w:qFormat/>
    <w:pPr>
      <w:widowControl w:val="0"/>
      <w:jc w:val="both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Normal"/>
    <w:qFormat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qFormat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qFormat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qFormat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Pr>
      <w:rFonts w:ascii="Calibri" w:hAnsi="Calibri" w:cs="Calibri"/>
    </w:rPr>
  </w:style>
  <w:style w:type="character" w:customStyle="1" w:styleId="Heading1Char">
    <w:name w:val="Heading 1 Char"/>
    <w:basedOn w:val="DefaultParagraphFont"/>
    <w:link w:val="Heading1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https://pubchem.ncbi.nlm.nih.gov/compound/2160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0</Pages>
  <Words>4153</Words>
  <Characters>61793</Characters>
  <Application>Microsoft Office Word</Application>
  <DocSecurity>0</DocSecurity>
  <Lines>3089</Lines>
  <Paragraphs>2442</Paragraphs>
  <ScaleCrop>false</ScaleCrop>
  <Company/>
  <LinksUpToDate>false</LinksUpToDate>
  <CharactersWithSpaces>63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echariah Oresanya</dc:creator>
  <cp:lastModifiedBy>Zechariah Oresanya</cp:lastModifiedBy>
  <cp:revision>21</cp:revision>
  <dcterms:created xsi:type="dcterms:W3CDTF">2025-09-03T05:20:00Z</dcterms:created>
  <dcterms:modified xsi:type="dcterms:W3CDTF">2025-09-03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b400c9f-022c-45a9-b4f5-00622f2216b8</vt:lpwstr>
  </property>
  <property fmtid="{D5CDD505-2E9C-101B-9397-08002B2CF9AE}" pid="3" name="KSOProductBuildVer">
    <vt:lpwstr>1033-12.2.0.22549</vt:lpwstr>
  </property>
  <property fmtid="{D5CDD505-2E9C-101B-9397-08002B2CF9AE}" pid="4" name="ICV">
    <vt:lpwstr>1F3FBE918FD145D9902D7A0F443FC722_13</vt:lpwstr>
  </property>
</Properties>
</file>